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395A98" w14:textId="77777777" w:rsidR="00EC5AE5" w:rsidRDefault="00EC5AE5" w:rsidP="00C517D0">
      <w:r>
        <w:t>Technical note</w:t>
      </w:r>
    </w:p>
    <w:p w14:paraId="7E555693" w14:textId="77777777" w:rsidR="00076637" w:rsidRDefault="00076637" w:rsidP="00C517D0">
      <w:r w:rsidRPr="00076637">
        <w:t xml:space="preserve">Multi-omics integrations </w:t>
      </w:r>
      <w:r w:rsidR="00D707EB">
        <w:t xml:space="preserve">and Machine Learning analysis </w:t>
      </w:r>
      <w:r w:rsidRPr="00076637">
        <w:t>of dataset</w:t>
      </w:r>
      <w:r w:rsidR="00D707EB">
        <w:t>s</w:t>
      </w:r>
      <w:r w:rsidRPr="00076637">
        <w:t xml:space="preserve"> deposited at </w:t>
      </w:r>
      <w:proofErr w:type="spellStart"/>
      <w:r w:rsidRPr="00076637">
        <w:t>TriTrypDB</w:t>
      </w:r>
      <w:proofErr w:type="spellEnd"/>
      <w:r w:rsidR="00D707EB">
        <w:t xml:space="preserve"> database</w:t>
      </w:r>
    </w:p>
    <w:p w14:paraId="2AE7520B" w14:textId="77777777" w:rsidR="00EC5AE5" w:rsidRDefault="00076637" w:rsidP="00C517D0">
      <w:r>
        <w:t xml:space="preserve">Michele </w:t>
      </w:r>
      <w:proofErr w:type="spellStart"/>
      <w:r>
        <w:t>Tinti</w:t>
      </w:r>
      <w:proofErr w:type="spellEnd"/>
      <w:r>
        <w:t xml:space="preserve"> and Michael A. J. Ferguson</w:t>
      </w:r>
    </w:p>
    <w:p w14:paraId="07434797" w14:textId="77777777" w:rsidR="00076637" w:rsidRDefault="00076637" w:rsidP="00C517D0">
      <w:r w:rsidRPr="00076637">
        <w:t xml:space="preserve">The </w:t>
      </w:r>
      <w:proofErr w:type="spellStart"/>
      <w:r w:rsidRPr="00076637">
        <w:t>Wellcome</w:t>
      </w:r>
      <w:proofErr w:type="spellEnd"/>
      <w:r w:rsidRPr="00076637">
        <w:t xml:space="preserve"> Centre for Anti-</w:t>
      </w:r>
      <w:proofErr w:type="spellStart"/>
      <w:r w:rsidRPr="00076637">
        <w:t>Infectives</w:t>
      </w:r>
      <w:proofErr w:type="spellEnd"/>
      <w:r w:rsidRPr="00076637">
        <w:t xml:space="preserve"> Research, School of Life Sciences, University of Dundee, Dundee, UK</w:t>
      </w:r>
    </w:p>
    <w:p w14:paraId="3B1E2C4B" w14:textId="77777777" w:rsidR="00EC5AE5" w:rsidRDefault="00EC5AE5" w:rsidP="00C517D0">
      <w:r>
        <w:t>Affiliation</w:t>
      </w:r>
    </w:p>
    <w:p w14:paraId="0F961B2E" w14:textId="77777777" w:rsidR="00EC5AE5" w:rsidRDefault="00EC5AE5" w:rsidP="00C517D0">
      <w:r w:rsidRPr="00EC5AE5">
        <w:t>Highlights</w:t>
      </w:r>
    </w:p>
    <w:p w14:paraId="0C9D76B3" w14:textId="77777777" w:rsidR="00EC5AE5" w:rsidRDefault="00EC5AE5" w:rsidP="00C517D0">
      <w:r w:rsidRPr="00EC5AE5">
        <w:t>Abstract</w:t>
      </w:r>
    </w:p>
    <w:p w14:paraId="5FE0F1F7" w14:textId="6F20063C" w:rsidR="00B908E8" w:rsidRDefault="00046238" w:rsidP="00C517D0">
      <w:r w:rsidRPr="00046238">
        <w:t xml:space="preserve">The number of Proteomics and Genomics experiments is growing. This </w:t>
      </w:r>
      <w:r w:rsidR="004A4888">
        <w:t>large</w:t>
      </w:r>
      <w:r w:rsidR="004A4888" w:rsidRPr="00046238">
        <w:t xml:space="preserve"> </w:t>
      </w:r>
      <w:r w:rsidRPr="00046238">
        <w:t>amount of data pose</w:t>
      </w:r>
      <w:r w:rsidR="00331E6F">
        <w:t>s</w:t>
      </w:r>
      <w:r w:rsidRPr="00046238">
        <w:t xml:space="preserve"> new challenges to the scientific community. In particular, the amount of available data is not matched by the capacity of </w:t>
      </w:r>
      <w:r w:rsidR="004A4888">
        <w:t xml:space="preserve">common </w:t>
      </w:r>
      <w:r w:rsidRPr="00046238">
        <w:t>bioinformatic</w:t>
      </w:r>
      <w:r w:rsidR="00DB492D">
        <w:t>s</w:t>
      </w:r>
      <w:r w:rsidRPr="00046238">
        <w:t xml:space="preserve"> tools for retrieving and extracting useful insights from the publicly accessible datasets. </w:t>
      </w:r>
      <w:r w:rsidR="004A4888">
        <w:t>M</w:t>
      </w:r>
      <w:r w:rsidRPr="00046238">
        <w:t xml:space="preserve">achine </w:t>
      </w:r>
      <w:r w:rsidR="00EC033F">
        <w:t>l</w:t>
      </w:r>
      <w:r w:rsidRPr="00046238">
        <w:t>earning can mitigate this issue by prov</w:t>
      </w:r>
      <w:r w:rsidR="00A143DF">
        <w:t xml:space="preserve">iding powerful analysis tools. </w:t>
      </w:r>
      <w:r w:rsidRPr="00046238">
        <w:t xml:space="preserve">However, data needs to be prepared and formatted for </w:t>
      </w:r>
      <w:r w:rsidR="00EC033F">
        <w:t>m</w:t>
      </w:r>
      <w:r w:rsidR="00EC033F" w:rsidRPr="00046238">
        <w:t xml:space="preserve">achine </w:t>
      </w:r>
      <w:r w:rsidR="00EC033F">
        <w:t>l</w:t>
      </w:r>
      <w:r w:rsidR="00EC033F" w:rsidRPr="00046238">
        <w:t xml:space="preserve">earning </w:t>
      </w:r>
      <w:r w:rsidRPr="00046238">
        <w:t xml:space="preserve">analysis. </w:t>
      </w:r>
      <w:r>
        <w:t>In this paper</w:t>
      </w:r>
      <w:r w:rsidRPr="00046238">
        <w:t xml:space="preserve">, we </w:t>
      </w:r>
      <w:r w:rsidR="00DB492D">
        <w:t xml:space="preserve">share with the </w:t>
      </w:r>
      <w:r w:rsidR="004A4888">
        <w:t>t</w:t>
      </w:r>
      <w:r w:rsidR="00DB492D">
        <w:t xml:space="preserve">rypanosome </w:t>
      </w:r>
      <w:r w:rsidR="004A4888">
        <w:t xml:space="preserve">research </w:t>
      </w:r>
      <w:r w:rsidR="00DB492D">
        <w:t xml:space="preserve">community a series of </w:t>
      </w:r>
      <w:proofErr w:type="spellStart"/>
      <w:r w:rsidR="00DB492D">
        <w:t>Jupyter</w:t>
      </w:r>
      <w:proofErr w:type="spellEnd"/>
      <w:r w:rsidR="00DB492D">
        <w:t xml:space="preserve"> notebooks to </w:t>
      </w:r>
      <w:r w:rsidRPr="00046238">
        <w:t xml:space="preserve">demonstrate the utility of </w:t>
      </w:r>
      <w:r w:rsidR="00EC033F">
        <w:t>m</w:t>
      </w:r>
      <w:r w:rsidR="00EC033F" w:rsidRPr="00046238">
        <w:t xml:space="preserve">achine </w:t>
      </w:r>
      <w:r w:rsidR="00EC033F">
        <w:t>l</w:t>
      </w:r>
      <w:r w:rsidR="00EC033F" w:rsidRPr="00046238">
        <w:t xml:space="preserve">earning </w:t>
      </w:r>
      <w:r w:rsidRPr="00046238">
        <w:t xml:space="preserve">applied </w:t>
      </w:r>
      <w:r w:rsidR="00DB492D">
        <w:t xml:space="preserve">to the analysis of </w:t>
      </w:r>
      <w:r w:rsidR="004A4888">
        <w:t xml:space="preserve">our own </w:t>
      </w:r>
      <w:r w:rsidR="00DB492D">
        <w:t xml:space="preserve">OMIC experiments </w:t>
      </w:r>
      <w:r w:rsidR="004A4888">
        <w:t>and those</w:t>
      </w:r>
      <w:r w:rsidR="00DB492D">
        <w:t xml:space="preserve"> deposited at the </w:t>
      </w:r>
      <w:proofErr w:type="spellStart"/>
      <w:r w:rsidR="00DB492D">
        <w:t>TryTripDB</w:t>
      </w:r>
      <w:proofErr w:type="spellEnd"/>
      <w:r w:rsidR="00DB492D">
        <w:t xml:space="preserve"> database</w:t>
      </w:r>
      <w:r>
        <w:t>.</w:t>
      </w:r>
    </w:p>
    <w:p w14:paraId="6DFF508B" w14:textId="77777777" w:rsidR="002737D2" w:rsidRDefault="002737D2" w:rsidP="00C517D0">
      <w:r w:rsidRPr="002737D2">
        <w:t>Abbreviations</w:t>
      </w:r>
    </w:p>
    <w:p w14:paraId="76C1C8AC" w14:textId="752E3138" w:rsidR="005435A1" w:rsidRDefault="002737D2" w:rsidP="005435A1">
      <w:r>
        <w:t xml:space="preserve">ML, </w:t>
      </w:r>
      <w:r w:rsidR="00EC033F">
        <w:t>m</w:t>
      </w:r>
      <w:r>
        <w:t xml:space="preserve">achine </w:t>
      </w:r>
      <w:r w:rsidR="00EC033F">
        <w:t>l</w:t>
      </w:r>
      <w:r>
        <w:t>earning;</w:t>
      </w:r>
      <w:r w:rsidR="00EC033F">
        <w:t xml:space="preserve"> PCF, </w:t>
      </w:r>
      <w:proofErr w:type="spellStart"/>
      <w:r w:rsidR="00EC033F">
        <w:t>procyclic</w:t>
      </w:r>
      <w:proofErr w:type="spellEnd"/>
      <w:r w:rsidR="00EC033F">
        <w:t xml:space="preserve"> form; BSF </w:t>
      </w:r>
      <w:proofErr w:type="spellStart"/>
      <w:r w:rsidR="00EC033F">
        <w:t>bloodstrem</w:t>
      </w:r>
      <w:proofErr w:type="spellEnd"/>
      <w:r w:rsidR="00EC033F">
        <w:t xml:space="preserve"> form; </w:t>
      </w:r>
      <w:r w:rsidR="00A143DF">
        <w:t>LS, long s</w:t>
      </w:r>
      <w:r w:rsidR="00A143DF" w:rsidRPr="0031068A">
        <w:t>lender</w:t>
      </w:r>
      <w:r w:rsidR="00A143DF">
        <w:t>; SS short stumpy;</w:t>
      </w:r>
      <w:r w:rsidR="00A143DF" w:rsidRPr="0031068A">
        <w:t xml:space="preserve"> </w:t>
      </w:r>
      <w:r w:rsidR="00D13837" w:rsidRPr="00D13837">
        <w:t>ATF</w:t>
      </w:r>
      <w:r w:rsidR="00A143DF">
        <w:t>,</w:t>
      </w:r>
      <w:r w:rsidR="00D13837" w:rsidRPr="00D13837">
        <w:t xml:space="preserve"> </w:t>
      </w:r>
      <w:r w:rsidR="00D13837">
        <w:t xml:space="preserve">adipose tissue forms; </w:t>
      </w:r>
      <w:r w:rsidR="00EC033F" w:rsidRPr="004C05F0">
        <w:t>PRIDE</w:t>
      </w:r>
      <w:r w:rsidR="00A143DF">
        <w:t>, pr</w:t>
      </w:r>
      <w:r w:rsidR="00EC033F" w:rsidRPr="004C05F0">
        <w:t xml:space="preserve">oteomics </w:t>
      </w:r>
      <w:r w:rsidR="00A143DF">
        <w:t>ide</w:t>
      </w:r>
      <w:r w:rsidR="00EC033F" w:rsidRPr="004C05F0">
        <w:t>ntifications database</w:t>
      </w:r>
      <w:r w:rsidR="00A143DF">
        <w:t>; GEO, G</w:t>
      </w:r>
      <w:r w:rsidR="00EC033F">
        <w:t xml:space="preserve">ene Express Omnibus; </w:t>
      </w:r>
      <w:r w:rsidR="00EC033F" w:rsidRPr="00C364DC">
        <w:t>ENA</w:t>
      </w:r>
      <w:r w:rsidR="00EC033F">
        <w:t xml:space="preserve">, </w:t>
      </w:r>
      <w:r w:rsidR="00EC033F" w:rsidRPr="00C364DC">
        <w:t>European Nucleotide Archive</w:t>
      </w:r>
      <w:r w:rsidR="00EC033F">
        <w:t xml:space="preserve">; FAIR, </w:t>
      </w:r>
      <w:r w:rsidR="00EC033F" w:rsidRPr="00FC4BCC">
        <w:t>findability, accessibility, interoperability, and reusability</w:t>
      </w:r>
      <w:r w:rsidR="00775DE1">
        <w:t xml:space="preserve">; SILAC, </w:t>
      </w:r>
      <w:r w:rsidR="00A143DF">
        <w:t>stable i</w:t>
      </w:r>
      <w:r w:rsidR="00775DE1" w:rsidRPr="00775DE1">
        <w:t xml:space="preserve">sotope </w:t>
      </w:r>
      <w:proofErr w:type="spellStart"/>
      <w:r w:rsidR="00456C10">
        <w:t>l</w:t>
      </w:r>
      <w:r w:rsidR="00775DE1" w:rsidRPr="00775DE1">
        <w:t>abeling</w:t>
      </w:r>
      <w:proofErr w:type="spellEnd"/>
      <w:r w:rsidR="00775DE1" w:rsidRPr="00775DE1">
        <w:t xml:space="preserve"> by/with </w:t>
      </w:r>
      <w:r w:rsidR="00A143DF">
        <w:t>a</w:t>
      </w:r>
      <w:r w:rsidR="00775DE1" w:rsidRPr="00775DE1">
        <w:t xml:space="preserve">mino acids in </w:t>
      </w:r>
      <w:r w:rsidR="00A143DF">
        <w:t>c</w:t>
      </w:r>
      <w:r w:rsidR="00775DE1" w:rsidRPr="00775DE1">
        <w:t>ell culture</w:t>
      </w:r>
      <w:r w:rsidR="00775DE1">
        <w:t xml:space="preserve">; </w:t>
      </w:r>
      <w:r w:rsidR="00CF7D58">
        <w:t>RNA, r</w:t>
      </w:r>
      <w:r w:rsidR="00CF7D58" w:rsidRPr="00CF7D58">
        <w:t>ibonucleic acid</w:t>
      </w:r>
      <w:r w:rsidR="00CF7D58">
        <w:t xml:space="preserve">; </w:t>
      </w:r>
      <w:r w:rsidR="002C480B">
        <w:t>RNA-</w:t>
      </w:r>
      <w:proofErr w:type="spellStart"/>
      <w:r w:rsidR="002C480B">
        <w:t>seq</w:t>
      </w:r>
      <w:proofErr w:type="spellEnd"/>
      <w:r w:rsidR="002C480B">
        <w:t xml:space="preserve">, RNA-sequencing; </w:t>
      </w:r>
      <w:r w:rsidR="00B666BE">
        <w:t>RNA</w:t>
      </w:r>
      <w:r w:rsidR="00A143DF">
        <w:t>i</w:t>
      </w:r>
      <w:r w:rsidR="00A31750">
        <w:t>, RNA interference</w:t>
      </w:r>
      <w:r w:rsidR="00B42DE0">
        <w:t xml:space="preserve">; </w:t>
      </w:r>
      <w:r w:rsidR="005A37C0">
        <w:t>SEC, size-exclusion c</w:t>
      </w:r>
      <w:r w:rsidR="005A37C0" w:rsidRPr="005A37C0">
        <w:t>hromatography</w:t>
      </w:r>
      <w:r w:rsidR="005A37C0">
        <w:t xml:space="preserve">; </w:t>
      </w:r>
      <w:r w:rsidR="004C3307">
        <w:t xml:space="preserve">MW, molecular weight; </w:t>
      </w:r>
      <w:r w:rsidR="00B42DE0">
        <w:t>CSV, c</w:t>
      </w:r>
      <w:r w:rsidR="00B42DE0" w:rsidRPr="00B42DE0">
        <w:t>omma-separated values</w:t>
      </w:r>
      <w:r w:rsidR="00B42DE0">
        <w:t xml:space="preserve">; </w:t>
      </w:r>
      <w:r w:rsidR="003B252E">
        <w:t xml:space="preserve">SNP, single nucleotide polymorphism; </w:t>
      </w:r>
      <w:r w:rsidR="00F737C2">
        <w:t xml:space="preserve">GFF, </w:t>
      </w:r>
      <w:r w:rsidR="00F737C2" w:rsidRPr="00F737C2">
        <w:t>general feature format</w:t>
      </w:r>
      <w:r w:rsidR="00F737C2">
        <w:t>;</w:t>
      </w:r>
      <w:r w:rsidR="005435A1">
        <w:t xml:space="preserve"> CV, </w:t>
      </w:r>
      <w:r w:rsidR="005435A1" w:rsidRPr="00404695">
        <w:t>cross-</w:t>
      </w:r>
      <w:r w:rsidR="005435A1">
        <w:t xml:space="preserve">validation; ROC, </w:t>
      </w:r>
      <w:r w:rsidR="005435A1" w:rsidRPr="00A55407">
        <w:t>operating characteristic curve</w:t>
      </w:r>
      <w:r w:rsidR="005435A1">
        <w:t>; AUC, area under the curve;</w:t>
      </w:r>
      <w:r w:rsidR="00C139BB">
        <w:t xml:space="preserve"> </w:t>
      </w:r>
      <w:r w:rsidR="00390D30" w:rsidRPr="00390D30">
        <w:t xml:space="preserve">SHAP </w:t>
      </w:r>
      <w:r w:rsidR="00456C10">
        <w:t>S</w:t>
      </w:r>
      <w:r w:rsidR="00390D30" w:rsidRPr="00390D30">
        <w:t>hapley additive explanations</w:t>
      </w:r>
      <w:r w:rsidR="00390D30">
        <w:t xml:space="preserve">; </w:t>
      </w:r>
      <w:r w:rsidR="00C139BB" w:rsidRPr="00117732">
        <w:t>EF</w:t>
      </w:r>
      <w:r w:rsidR="00C139BB">
        <w:t>, Experimental Feature; AF</w:t>
      </w:r>
      <w:r w:rsidR="004A02E7">
        <w:t>, amino acid feature;</w:t>
      </w:r>
      <w:r w:rsidR="0050414F">
        <w:t xml:space="preserve"> ELM, eukaryotic linear motif;</w:t>
      </w:r>
      <w:r w:rsidR="00D707EB">
        <w:t xml:space="preserve"> HT, High-</w:t>
      </w:r>
      <w:r w:rsidR="00D707EB" w:rsidRPr="00D707EB">
        <w:t>throughput</w:t>
      </w:r>
      <w:r w:rsidR="00D707EB">
        <w:t>.</w:t>
      </w:r>
    </w:p>
    <w:p w14:paraId="033C6925" w14:textId="77777777" w:rsidR="002737D2" w:rsidRDefault="002737D2" w:rsidP="00C517D0"/>
    <w:p w14:paraId="3F9A7141" w14:textId="77777777" w:rsidR="002737D2" w:rsidRDefault="002737D2" w:rsidP="00C517D0"/>
    <w:p w14:paraId="22F7A907" w14:textId="77777777" w:rsidR="00EC5AE5" w:rsidRDefault="00EC5AE5" w:rsidP="00C517D0">
      <w:r w:rsidRPr="00EC5AE5">
        <w:t>Keywords</w:t>
      </w:r>
    </w:p>
    <w:p w14:paraId="121C36EE" w14:textId="08231ED1" w:rsidR="00EC5AE5" w:rsidRDefault="00046238" w:rsidP="00C517D0">
      <w:r w:rsidRPr="00046238">
        <w:t>Trypanosoma; Machine Learning; OMIC dataset; Prediction; Data Analysis; Data Visualization</w:t>
      </w:r>
    </w:p>
    <w:p w14:paraId="5F740394" w14:textId="77777777" w:rsidR="00771B44" w:rsidRDefault="00771B44" w:rsidP="00C517D0">
      <w:r>
        <w:t>Text</w:t>
      </w:r>
    </w:p>
    <w:p w14:paraId="714A95D6" w14:textId="07D9EF95" w:rsidR="00DA6C67" w:rsidRDefault="00771B44" w:rsidP="00C517D0">
      <w:r w:rsidRPr="00DB492D">
        <w:t xml:space="preserve">The </w:t>
      </w:r>
      <w:proofErr w:type="spellStart"/>
      <w:r w:rsidRPr="00DB492D">
        <w:t>Wellcome</w:t>
      </w:r>
      <w:proofErr w:type="spellEnd"/>
      <w:r w:rsidRPr="00DB492D">
        <w:t xml:space="preserve"> Centre for Anti</w:t>
      </w:r>
      <w:r w:rsidR="00C324CB">
        <w:t>-</w:t>
      </w:r>
      <w:proofErr w:type="spellStart"/>
      <w:r w:rsidR="00C324CB">
        <w:t>Infectives</w:t>
      </w:r>
      <w:proofErr w:type="spellEnd"/>
      <w:r w:rsidR="00C324CB">
        <w:t xml:space="preserve"> Research in Dundee UK</w:t>
      </w:r>
      <w:r w:rsidRPr="00DB492D">
        <w:t xml:space="preserve"> is </w:t>
      </w:r>
      <w:r w:rsidR="00082097">
        <w:t>active in fundamental and translational research, including drug discovery</w:t>
      </w:r>
      <w:r w:rsidR="00247888">
        <w:t xml:space="preserve"> and the development of diagnostics</w:t>
      </w:r>
      <w:r w:rsidR="00082097">
        <w:t xml:space="preserve">, </w:t>
      </w:r>
      <w:r w:rsidRPr="00DB492D">
        <w:t xml:space="preserve">for </w:t>
      </w:r>
      <w:r w:rsidR="00172F9E">
        <w:t xml:space="preserve">neglected </w:t>
      </w:r>
      <w:r w:rsidR="00082097">
        <w:t xml:space="preserve">tropical </w:t>
      </w:r>
      <w:r w:rsidR="00172F9E">
        <w:t>disease</w:t>
      </w:r>
      <w:r w:rsidR="00082097">
        <w:t>s</w:t>
      </w:r>
      <w:r w:rsidR="00247888">
        <w:t xml:space="preserve"> (NTDs). These NTDs include human </w:t>
      </w:r>
      <w:r w:rsidR="004B52BB">
        <w:t>A</w:t>
      </w:r>
      <w:r w:rsidR="004B52BB" w:rsidRPr="003A71BC">
        <w:t>frican</w:t>
      </w:r>
      <w:r w:rsidR="003A71BC" w:rsidRPr="003A71BC">
        <w:t xml:space="preserve"> </w:t>
      </w:r>
      <w:r w:rsidR="00247888">
        <w:t xml:space="preserve">trypanosomiasis (or </w:t>
      </w:r>
      <w:r w:rsidR="003A71BC" w:rsidRPr="003A71BC">
        <w:t>sleeping sickness</w:t>
      </w:r>
      <w:r w:rsidR="00247888">
        <w:t>)</w:t>
      </w:r>
      <w:r w:rsidR="004B52BB">
        <w:t xml:space="preserve"> </w:t>
      </w:r>
      <w:r w:rsidR="00247888">
        <w:t>caused</w:t>
      </w:r>
      <w:r w:rsidR="004B52BB">
        <w:t xml:space="preserve"> by</w:t>
      </w:r>
      <w:r w:rsidR="00247888">
        <w:t xml:space="preserve"> </w:t>
      </w:r>
      <w:r w:rsidR="00247888" w:rsidRPr="004B52BB">
        <w:t>tsetse</w:t>
      </w:r>
      <w:r w:rsidR="00247888">
        <w:t xml:space="preserve">-transmitted </w:t>
      </w:r>
      <w:r w:rsidR="00C44E78" w:rsidRPr="004B52BB">
        <w:rPr>
          <w:i/>
        </w:rPr>
        <w:t>T</w:t>
      </w:r>
      <w:r w:rsidR="00C44E78">
        <w:rPr>
          <w:i/>
        </w:rPr>
        <w:t>rypanosom</w:t>
      </w:r>
      <w:r w:rsidR="00247888">
        <w:rPr>
          <w:i/>
        </w:rPr>
        <w:t>a</w:t>
      </w:r>
      <w:r w:rsidR="00C44E78">
        <w:rPr>
          <w:i/>
        </w:rPr>
        <w:t xml:space="preserve"> </w:t>
      </w:r>
      <w:proofErr w:type="spellStart"/>
      <w:r w:rsidR="004B52BB" w:rsidRPr="004B52BB">
        <w:rPr>
          <w:i/>
        </w:rPr>
        <w:t>brucei</w:t>
      </w:r>
      <w:proofErr w:type="spellEnd"/>
      <w:r w:rsidR="004B52BB" w:rsidRPr="004B52BB">
        <w:t xml:space="preserve"> </w:t>
      </w:r>
      <w:r w:rsidR="00247888">
        <w:t>parasites</w:t>
      </w:r>
      <w:r w:rsidR="00247888" w:rsidRPr="004B52BB">
        <w:t xml:space="preserve"> </w:t>
      </w:r>
      <w:r w:rsidR="00565232">
        <w:fldChar w:fldCharType="begin"/>
      </w:r>
      <w:r w:rsidR="00565232">
        <w:instrText xml:space="preserve"> ADDIN EN.CITE &lt;EndNote&gt;&lt;Cite&gt;&lt;Author&gt;Cox&lt;/Author&gt;&lt;Year&gt;2004&lt;/Year&gt;&lt;RecNum&gt;205&lt;/RecNum&gt;&lt;DisplayText&gt;[1]&lt;/DisplayText&gt;&lt;record&gt;&lt;rec-number&gt;205&lt;/rec-number&gt;&lt;foreign-keys&gt;&lt;key app="EN" db-id="zd9xzdfw52atvke59fc5wv0t0pe25dtt2efr"&gt;205&lt;/key&gt;&lt;/foreign-keys&gt;&lt;ref-type name="Journal Article"&gt;17&lt;/ref-type&gt;&lt;contributors&gt;&lt;authors&gt;&lt;author&gt;Cox, F. E.&lt;/author&gt;&lt;/authors&gt;&lt;/contributors&gt;&lt;auth-address&gt;Department of Infectious and Tropical Diseases, London School of Hygiene and Tropical Medicine, Keppel Street, London WC1E 7HT, UK. frank.cox@lshtm.ac.uk&lt;/auth-address&gt;&lt;titles&gt;&lt;title&gt;History of sleeping sickness (African trypanosomiasis)&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231-45&lt;/pages&gt;&lt;volume&gt;18&lt;/volume&gt;&lt;number&gt;2&lt;/number&gt;&lt;keywords&gt;&lt;keyword&gt;Animals&lt;/keyword&gt;&lt;keyword&gt;History, 18th Century&lt;/keyword&gt;&lt;keyword&gt;History, 19th Century&lt;/keyword&gt;&lt;keyword&gt;History, 20th Century&lt;/keyword&gt;&lt;keyword&gt;History, Medieval&lt;/keyword&gt;&lt;keyword&gt;Humans&lt;/keyword&gt;&lt;keyword&gt;Life Cycle Stages&lt;/keyword&gt;&lt;keyword&gt;Trypanosoma brucei gambiense/growth &amp;amp; development&lt;/keyword&gt;&lt;keyword&gt;Trypanosoma brucei rhodesiense/growth &amp;amp; development&lt;/keyword&gt;&lt;keyword&gt;Trypanosomiasis, African/*history/parasitology/therapy/transmission&lt;/keyword&gt;&lt;/keywords&gt;&lt;dates&gt;&lt;year&gt;2004&lt;/year&gt;&lt;pub-dates&gt;&lt;date&gt;Jun&lt;/date&gt;&lt;/pub-dates&gt;&lt;/dates&gt;&lt;isbn&gt;0891-5520 (Print)&amp;#xD;0891-5520 (Linking)&lt;/isbn&gt;&lt;accession-num&gt;15145378&lt;/accession-num&gt;&lt;urls&gt;&lt;related-urls&gt;&lt;url&gt;http://www.ncbi.nlm.nih.gov/pubmed/15145378&lt;/url&gt;&lt;/related-urls&gt;&lt;/urls&gt;&lt;electronic-resource-num&gt;10.1016/j.idc.2004.01.004&lt;/electronic-resource-num&gt;&lt;/record&gt;&lt;/Cite&gt;&lt;/EndNote&gt;</w:instrText>
      </w:r>
      <w:r w:rsidR="00565232">
        <w:fldChar w:fldCharType="separate"/>
      </w:r>
      <w:r w:rsidR="00565232">
        <w:rPr>
          <w:noProof/>
        </w:rPr>
        <w:t>[</w:t>
      </w:r>
      <w:hyperlink w:anchor="_ENREF_1" w:tooltip="Cox, 2004 #205" w:history="1">
        <w:r w:rsidR="00BB762B">
          <w:rPr>
            <w:noProof/>
          </w:rPr>
          <w:t>1</w:t>
        </w:r>
      </w:hyperlink>
      <w:r w:rsidR="00565232">
        <w:rPr>
          <w:noProof/>
        </w:rPr>
        <w:t>]</w:t>
      </w:r>
      <w:r w:rsidR="00565232">
        <w:fldChar w:fldCharType="end"/>
      </w:r>
      <w:r w:rsidR="004B52BB">
        <w:t>.</w:t>
      </w:r>
      <w:r w:rsidR="00565232">
        <w:t xml:space="preserve"> </w:t>
      </w:r>
      <w:r w:rsidR="007B44AE">
        <w:t>The</w:t>
      </w:r>
      <w:r w:rsidR="00F35E37">
        <w:t xml:space="preserve"> parasite </w:t>
      </w:r>
      <w:r w:rsidR="00C44E78">
        <w:t xml:space="preserve">multiplies </w:t>
      </w:r>
      <w:r w:rsidR="00F35E37" w:rsidRPr="00F35E37">
        <w:t xml:space="preserve">as </w:t>
      </w:r>
      <w:proofErr w:type="spellStart"/>
      <w:r w:rsidR="00F35E37" w:rsidRPr="00F35E37">
        <w:t>pr</w:t>
      </w:r>
      <w:r w:rsidR="007B44AE">
        <w:t>ocyclic</w:t>
      </w:r>
      <w:proofErr w:type="spellEnd"/>
      <w:r w:rsidR="007B44AE">
        <w:t xml:space="preserve"> </w:t>
      </w:r>
      <w:r w:rsidR="007B44AE">
        <w:lastRenderedPageBreak/>
        <w:t>form</w:t>
      </w:r>
      <w:r w:rsidR="00F35E37" w:rsidRPr="00F35E37">
        <w:t xml:space="preserve"> </w:t>
      </w:r>
      <w:r w:rsidR="00F35E37">
        <w:t xml:space="preserve">(PCF) </w:t>
      </w:r>
      <w:r w:rsidR="00F35E37" w:rsidRPr="00F35E37">
        <w:t>in the tsetse midgut</w:t>
      </w:r>
      <w:r w:rsidR="00F35E37">
        <w:t xml:space="preserve"> and migrate</w:t>
      </w:r>
      <w:r w:rsidR="002E5A56">
        <w:t>s</w:t>
      </w:r>
      <w:r w:rsidR="00F35E37">
        <w:t xml:space="preserve"> to the salivary glands</w:t>
      </w:r>
      <w:r w:rsidR="00247888">
        <w:t xml:space="preserve"> where it differentiates via an </w:t>
      </w:r>
      <w:proofErr w:type="spellStart"/>
      <w:r w:rsidR="00247888">
        <w:t>epimastigote</w:t>
      </w:r>
      <w:proofErr w:type="spellEnd"/>
      <w:r w:rsidR="00247888">
        <w:t xml:space="preserve"> form to a non-dividing </w:t>
      </w:r>
      <w:proofErr w:type="spellStart"/>
      <w:r w:rsidR="00247888">
        <w:t>metacyclic</w:t>
      </w:r>
      <w:proofErr w:type="spellEnd"/>
      <w:r w:rsidR="00247888">
        <w:t xml:space="preserve"> </w:t>
      </w:r>
      <w:proofErr w:type="spellStart"/>
      <w:r w:rsidR="00247888">
        <w:t>trypomastigote</w:t>
      </w:r>
      <w:proofErr w:type="spellEnd"/>
      <w:r w:rsidR="00247888">
        <w:t xml:space="preserve"> form that is adapted for transmission to a mammalian host during a </w:t>
      </w:r>
      <w:proofErr w:type="spellStart"/>
      <w:r w:rsidR="00247888">
        <w:t>bloodmeal</w:t>
      </w:r>
      <w:proofErr w:type="spellEnd"/>
      <w:r w:rsidR="00247888">
        <w:t xml:space="preserve">. Once in the bloodstream, the parasite </w:t>
      </w:r>
      <w:r w:rsidR="007B44AE" w:rsidRPr="007B44AE">
        <w:t>differentiate</w:t>
      </w:r>
      <w:r w:rsidR="00C44E78">
        <w:t>s</w:t>
      </w:r>
      <w:r w:rsidR="002E5A56">
        <w:t xml:space="preserve"> to the actively replicating long slender (LS) blood</w:t>
      </w:r>
      <w:r w:rsidR="007B44AE">
        <w:t xml:space="preserve">stream </w:t>
      </w:r>
      <w:r w:rsidR="00C60987">
        <w:t xml:space="preserve">form </w:t>
      </w:r>
      <w:r w:rsidR="007B44AE">
        <w:t>(BSF)</w:t>
      </w:r>
      <w:r w:rsidR="00C60987">
        <w:t xml:space="preserve">. </w:t>
      </w:r>
      <w:r w:rsidR="00247888">
        <w:t xml:space="preserve">Some of these differentiate into non-dividing stumpy forms (SS) that are adapted for differentiation back to PCF trypanosomes once taken up by a tsetse fly in a subsequent bloodmeal. </w:t>
      </w:r>
      <w:r w:rsidR="004879EE">
        <w:t xml:space="preserve">Over the years, scientists have performed </w:t>
      </w:r>
      <w:r w:rsidR="001E582D">
        <w:t>several OMICs</w:t>
      </w:r>
      <w:r w:rsidR="005A4047">
        <w:t xml:space="preserve"> (</w:t>
      </w:r>
      <w:r w:rsidR="00247888">
        <w:t>g</w:t>
      </w:r>
      <w:r w:rsidR="004879EE">
        <w:t xml:space="preserve">enomic, </w:t>
      </w:r>
      <w:r w:rsidR="00247888">
        <w:t>t</w:t>
      </w:r>
      <w:r w:rsidR="002E5A56" w:rsidRPr="002E5A56">
        <w:t xml:space="preserve">ranscriptomic </w:t>
      </w:r>
      <w:r w:rsidR="004879EE">
        <w:t xml:space="preserve">and </w:t>
      </w:r>
      <w:r w:rsidR="00247888">
        <w:t>p</w:t>
      </w:r>
      <w:r w:rsidR="004879EE">
        <w:t>roteomic</w:t>
      </w:r>
      <w:r w:rsidR="005A4047">
        <w:t>)</w:t>
      </w:r>
      <w:r w:rsidR="004879EE">
        <w:t xml:space="preserve"> </w:t>
      </w:r>
      <w:r w:rsidR="001E582D">
        <w:t>experiments</w:t>
      </w:r>
      <w:r w:rsidR="005A4047">
        <w:t xml:space="preserve"> </w:t>
      </w:r>
      <w:r w:rsidR="00247888">
        <w:t>o</w:t>
      </w:r>
      <w:r w:rsidR="004879EE">
        <w:t xml:space="preserve">n </w:t>
      </w:r>
      <w:r w:rsidR="004879EE" w:rsidRPr="004879EE">
        <w:rPr>
          <w:i/>
        </w:rPr>
        <w:t>T. brucei</w:t>
      </w:r>
      <w:r w:rsidR="004879EE">
        <w:t xml:space="preserve"> to get better insights into the biology of this parasite</w:t>
      </w:r>
      <w:r w:rsidR="005A4047">
        <w:t xml:space="preserve">. </w:t>
      </w:r>
      <w:r w:rsidR="002F4001">
        <w:t>The</w:t>
      </w:r>
      <w:r w:rsidR="005A4047">
        <w:t xml:space="preserve"> </w:t>
      </w:r>
      <w:r w:rsidR="001E582D">
        <w:t>OMICs</w:t>
      </w:r>
      <w:r w:rsidR="004C05F0">
        <w:t xml:space="preserve"> dataset</w:t>
      </w:r>
      <w:r w:rsidR="001E582D">
        <w:t>s</w:t>
      </w:r>
      <w:r w:rsidR="005A4047">
        <w:t xml:space="preserve"> </w:t>
      </w:r>
      <w:r w:rsidR="002F4001">
        <w:t xml:space="preserve">produced </w:t>
      </w:r>
      <w:r w:rsidR="00247888">
        <w:t>o</w:t>
      </w:r>
      <w:r w:rsidR="002F4001">
        <w:t xml:space="preserve">n </w:t>
      </w:r>
      <w:r w:rsidR="002F4001" w:rsidRPr="004879EE">
        <w:rPr>
          <w:i/>
        </w:rPr>
        <w:t>T. brucei</w:t>
      </w:r>
      <w:r w:rsidR="002F4001">
        <w:t xml:space="preserve"> </w:t>
      </w:r>
      <w:r w:rsidR="00041D3D" w:rsidRPr="00041D3D">
        <w:t xml:space="preserve">are generally uploaded by researchers </w:t>
      </w:r>
      <w:r w:rsidR="005A4047">
        <w:t xml:space="preserve">in </w:t>
      </w:r>
      <w:r w:rsidR="00D57A55">
        <w:t>open</w:t>
      </w:r>
      <w:r w:rsidR="005A4047">
        <w:t xml:space="preserve"> repositories such as the </w:t>
      </w:r>
      <w:proofErr w:type="spellStart"/>
      <w:r w:rsidR="004C05F0">
        <w:t>P</w:t>
      </w:r>
      <w:r w:rsidR="004C05F0" w:rsidRPr="004C05F0">
        <w:t>Roteomics</w:t>
      </w:r>
      <w:proofErr w:type="spellEnd"/>
      <w:r w:rsidR="004C05F0" w:rsidRPr="004C05F0">
        <w:t xml:space="preserve"> </w:t>
      </w:r>
      <w:proofErr w:type="spellStart"/>
      <w:r w:rsidR="004C05F0" w:rsidRPr="004C05F0">
        <w:t>IDEntifications</w:t>
      </w:r>
      <w:proofErr w:type="spellEnd"/>
      <w:r w:rsidR="004C05F0" w:rsidRPr="004C05F0">
        <w:t xml:space="preserve"> database (PRIDE) </w:t>
      </w:r>
      <w:r w:rsidR="005A4047">
        <w:t xml:space="preserve">for </w:t>
      </w:r>
      <w:r w:rsidR="001829BC">
        <w:t>p</w:t>
      </w:r>
      <w:r w:rsidR="005A4047">
        <w:t>roteomics dataset</w:t>
      </w:r>
      <w:r w:rsidR="001E582D">
        <w:t>s</w:t>
      </w:r>
      <w:r w:rsidR="004C05F0">
        <w:t xml:space="preserve"> or the Gene Express Omnibus (GEO) and </w:t>
      </w:r>
      <w:r w:rsidR="004C05F0" w:rsidRPr="00C364DC">
        <w:t xml:space="preserve">European Nucleotide Archive </w:t>
      </w:r>
      <w:r w:rsidR="004C05F0">
        <w:t>(</w:t>
      </w:r>
      <w:r w:rsidR="004C05F0" w:rsidRPr="00C364DC">
        <w:t>ENA</w:t>
      </w:r>
      <w:r w:rsidR="004C05F0">
        <w:t xml:space="preserve">) databases among the others </w:t>
      </w:r>
      <w:r w:rsidR="004C05F0">
        <w:fldChar w:fldCharType="begin">
          <w:fldData xml:space="preserve">PEVuZE5vdGU+PENpdGU+PEF1dGhvcj5FZGdhcjwvQXV0aG9yPjxZZWFyPjIwMDI8L1llYXI+PFJl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jIwNy0xMDwvcGFnZXM+PHZvbHVtZT4z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kQ0NDItRDQ1MDwv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kQz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NDEtRDQ3PC9wYWdlcz48dm9sdW1lPjQ2PC92b2x1bWU+PG51bWJlcj5EMTwv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5EMzAtRDM1PC9wYWdlcz48dm9sdW1lPjQ2PC92b2x1bWU+PG51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</w:fldData>
        </w:fldChar>
      </w:r>
      <w:r w:rsidR="004C05F0">
        <w:instrText xml:space="preserve"> ADDIN EN.CITE </w:instrText>
      </w:r>
      <w:r w:rsidR="004C05F0">
        <w:fldChar w:fldCharType="begin">
          <w:fldData xml:space="preserve">PEVuZE5vdGU+PENpdGU+PEF1dGhvcj5FZGdhcjwvQXV0aG9yPjxZZWFyPjIwMDI8L1llYXI+PFJl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kQ0NDItRDQ1MDwv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5ENDEtRDQ3PC9wYWdlcz48dm9sdW1lPjQ2PC92b2x1bWU+PG51bWJlcj5EMTwv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5EMzAtRDM1PC9wYWdlcz48dm9sdW1lPjQ2PC92b2x1bWU+PG51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</w:fldData>
        </w:fldChar>
      </w:r>
      <w:r w:rsidR="004C05F0">
        <w:instrText xml:space="preserve"> ADDIN EN.CITE.DATA </w:instrText>
      </w:r>
      <w:r w:rsidR="004C05F0">
        <w:fldChar w:fldCharType="end"/>
      </w:r>
      <w:r w:rsidR="004C05F0">
        <w:fldChar w:fldCharType="separate"/>
      </w:r>
      <w:r w:rsidR="004C05F0">
        <w:rPr>
          <w:noProof/>
        </w:rPr>
        <w:t>[</w:t>
      </w:r>
      <w:hyperlink w:anchor="_ENREF_2" w:tooltip="Edgar, 2002 #208" w:history="1">
        <w:r w:rsidR="00BB762B">
          <w:rPr>
            <w:noProof/>
          </w:rPr>
          <w:t>2-6</w:t>
        </w:r>
      </w:hyperlink>
      <w:r w:rsidR="004C05F0">
        <w:rPr>
          <w:noProof/>
        </w:rPr>
        <w:t>]</w:t>
      </w:r>
      <w:r w:rsidR="004C05F0">
        <w:fldChar w:fldCharType="end"/>
      </w:r>
      <w:r w:rsidR="00A80D99">
        <w:t xml:space="preserve"> for </w:t>
      </w:r>
      <w:r w:rsidR="001829BC">
        <w:t>t</w:t>
      </w:r>
      <w:r w:rsidR="00A80D99">
        <w:t xml:space="preserve">ranscriptomics and </w:t>
      </w:r>
      <w:r w:rsidR="001829BC">
        <w:t>g</w:t>
      </w:r>
      <w:r w:rsidR="00A80D99">
        <w:t>enomics datasets</w:t>
      </w:r>
      <w:r w:rsidR="004C05F0">
        <w:t xml:space="preserve">. </w:t>
      </w:r>
      <w:r w:rsidR="00041D3D">
        <w:t xml:space="preserve">Since its </w:t>
      </w:r>
      <w:r w:rsidR="00041D3D" w:rsidRPr="00041D3D">
        <w:t xml:space="preserve">establishment </w:t>
      </w:r>
      <w:r w:rsidR="00041D3D">
        <w:t>in early 2009</w:t>
      </w:r>
      <w:r w:rsidR="00C324CB">
        <w:t xml:space="preserve">, </w:t>
      </w:r>
      <w:r w:rsidR="00041D3D">
        <w:t>t</w:t>
      </w:r>
      <w:r w:rsidR="002F4001">
        <w:t xml:space="preserve">he </w:t>
      </w:r>
      <w:proofErr w:type="spellStart"/>
      <w:r w:rsidR="00041D3D">
        <w:t>TriTrypDB</w:t>
      </w:r>
      <w:proofErr w:type="spellEnd"/>
      <w:r w:rsidR="00041D3D">
        <w:t xml:space="preserve"> </w:t>
      </w:r>
      <w:r w:rsidR="002F4001">
        <w:t xml:space="preserve">database </w:t>
      </w:r>
      <w:r w:rsidR="00041D3D">
        <w:t>has</w:t>
      </w:r>
      <w:r w:rsidR="002F4001">
        <w:t xml:space="preserve"> gone </w:t>
      </w:r>
      <w:r w:rsidR="00905718">
        <w:t xml:space="preserve">to </w:t>
      </w:r>
      <w:r w:rsidR="002F4001">
        <w:t>a great deal of effort to retrieve</w:t>
      </w:r>
      <w:r w:rsidR="00D57A55">
        <w:t xml:space="preserve"> </w:t>
      </w:r>
      <w:r w:rsidR="008A635B">
        <w:t xml:space="preserve">data </w:t>
      </w:r>
      <w:r w:rsidR="00D57A55">
        <w:t>from open repositories</w:t>
      </w:r>
      <w:r w:rsidR="008A635B">
        <w:t xml:space="preserve"> and to </w:t>
      </w:r>
      <w:r w:rsidR="002F4001">
        <w:t xml:space="preserve">annotate and share back </w:t>
      </w:r>
      <w:r w:rsidR="008A635B">
        <w:t xml:space="preserve">these data </w:t>
      </w:r>
      <w:r w:rsidR="00C324CB">
        <w:t>with the trypanosome community all these OMICs dataset</w:t>
      </w:r>
      <w:r w:rsidR="00714ED7">
        <w:t>s</w:t>
      </w:r>
      <w:r w:rsidR="00E76EEC">
        <w:t xml:space="preserve"> in one integrated platform</w:t>
      </w:r>
      <w:r w:rsidR="00C324CB">
        <w:t xml:space="preserve"> </w:t>
      </w:r>
      <w:r w:rsidR="00C324CB">
        <w:fldChar w:fldCharType="begin">
          <w:fldData xml:space="preserve">PEVuZE5vdGU+PENpdGU+PEF1dGhvcj5Bc2xldHQ8L0F1dGhvcj48WWVhcj4yMDEwPC9ZZWFyPjxS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0NTctNjI8L3BhZ2Vz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=
</w:fldData>
        </w:fldChar>
      </w:r>
      <w:r w:rsidR="00C324CB">
        <w:instrText xml:space="preserve"> ADDIN EN.CITE </w:instrText>
      </w:r>
      <w:r w:rsidR="00C324CB">
        <w:fldChar w:fldCharType="begin">
          <w:fldData xml:space="preserve">PEVuZE5vdGU+PENpdGU+PEF1dGhvcj5Bc2xldHQ8L0F1dGhvcj48WWVhcj4yMDEwPC9ZZWFyPjxS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0NTctNjI8L3BhZ2Vz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=
</w:fldData>
        </w:fldChar>
      </w:r>
      <w:r w:rsidR="00C324CB">
        <w:instrText xml:space="preserve"> ADDIN EN.CITE.DATA </w:instrText>
      </w:r>
      <w:r w:rsidR="00C324CB">
        <w:fldChar w:fldCharType="end"/>
      </w:r>
      <w:r w:rsidR="00C324CB">
        <w:fldChar w:fldCharType="separate"/>
      </w:r>
      <w:r w:rsidR="00C324CB">
        <w:rPr>
          <w:noProof/>
        </w:rPr>
        <w:t>[</w:t>
      </w:r>
      <w:hyperlink w:anchor="_ENREF_7" w:tooltip="Aslett, 2010 #213" w:history="1">
        <w:r w:rsidR="00BB762B">
          <w:rPr>
            <w:noProof/>
          </w:rPr>
          <w:t>7</w:t>
        </w:r>
      </w:hyperlink>
      <w:r w:rsidR="00C324CB">
        <w:rPr>
          <w:noProof/>
        </w:rPr>
        <w:t>]</w:t>
      </w:r>
      <w:r w:rsidR="00C324CB">
        <w:fldChar w:fldCharType="end"/>
      </w:r>
      <w:r w:rsidR="00C324CB">
        <w:t xml:space="preserve">. </w:t>
      </w:r>
      <w:r w:rsidR="00E76EEC">
        <w:t xml:space="preserve">At the time of writing, the </w:t>
      </w:r>
      <w:proofErr w:type="spellStart"/>
      <w:r w:rsidR="00E76EEC">
        <w:t>TriTrypDB</w:t>
      </w:r>
      <w:proofErr w:type="spellEnd"/>
      <w:r w:rsidR="00E76EEC">
        <w:t xml:space="preserve"> database (version 45) contains </w:t>
      </w:r>
      <w:r w:rsidR="00AA1C1D">
        <w:t xml:space="preserve">more than </w:t>
      </w:r>
      <w:r w:rsidR="008A635B">
        <w:t xml:space="preserve">sixty </w:t>
      </w:r>
      <w:r w:rsidR="00AA1C1D">
        <w:t xml:space="preserve">OMICs experiments performed in </w:t>
      </w:r>
      <w:r w:rsidR="00AA1C1D" w:rsidRPr="004879EE">
        <w:rPr>
          <w:i/>
        </w:rPr>
        <w:t>T. brucei</w:t>
      </w:r>
      <w:r w:rsidR="00AA1C1D">
        <w:t xml:space="preserve">. </w:t>
      </w:r>
      <w:r w:rsidR="008A635B">
        <w:t>T</w:t>
      </w:r>
      <w:r w:rsidR="00AA1C1D">
        <w:t xml:space="preserve">he </w:t>
      </w:r>
      <w:r w:rsidR="00A80D99">
        <w:t>d</w:t>
      </w:r>
      <w:r w:rsidR="00AA1C1D" w:rsidRPr="00AA1C1D">
        <w:t xml:space="preserve">ata within </w:t>
      </w:r>
      <w:proofErr w:type="spellStart"/>
      <w:r w:rsidR="00AA1C1D" w:rsidRPr="00AA1C1D">
        <w:t>TriTrypDB</w:t>
      </w:r>
      <w:proofErr w:type="spellEnd"/>
      <w:r w:rsidR="00AA1C1D" w:rsidRPr="00AA1C1D">
        <w:t xml:space="preserve"> can be interrogated </w:t>
      </w:r>
      <w:r w:rsidR="00A80D99">
        <w:t>with search strategies</w:t>
      </w:r>
      <w:r w:rsidR="00AA1C1D">
        <w:t xml:space="preserve"> allowing the construction of </w:t>
      </w:r>
      <w:r w:rsidR="00AA1C1D" w:rsidRPr="00AA1C1D">
        <w:t>complex querie</w:t>
      </w:r>
      <w:r w:rsidR="00AA1C1D">
        <w:t>s</w:t>
      </w:r>
      <w:r w:rsidR="009E224E">
        <w:t xml:space="preserve"> </w:t>
      </w:r>
      <w:r w:rsidR="009E224E">
        <w:fldChar w:fldCharType="begin">
          <w:fldData xml:space="preserve">PEVuZE5vdGU+PENpdGU+PEF1dGhvcj5Bc2xldHQ8L0F1dGhvcj48WWVhcj4yMDEwPC9ZZWFyPjxS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0NTctNjI8L3BhZ2Vz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=
</w:fldData>
        </w:fldChar>
      </w:r>
      <w:r w:rsidR="009E224E">
        <w:instrText xml:space="preserve"> ADDIN EN.CITE </w:instrText>
      </w:r>
      <w:r w:rsidR="009E224E">
        <w:fldChar w:fldCharType="begin">
          <w:fldData xml:space="preserve">PEVuZE5vdGU+PENpdGU+PEF1dGhvcj5Bc2xldHQ8L0F1dGhvcj48WWVhcj4yMDEwPC9ZZWFyPjxS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0NTctNjI8L3BhZ2Vz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=
</w:fldData>
        </w:fldChar>
      </w:r>
      <w:r w:rsidR="009E224E">
        <w:instrText xml:space="preserve"> ADDIN EN.CITE.DATA </w:instrText>
      </w:r>
      <w:r w:rsidR="009E224E">
        <w:fldChar w:fldCharType="end"/>
      </w:r>
      <w:r w:rsidR="009E224E">
        <w:fldChar w:fldCharType="separate"/>
      </w:r>
      <w:r w:rsidR="009E224E">
        <w:rPr>
          <w:noProof/>
        </w:rPr>
        <w:t>[</w:t>
      </w:r>
      <w:hyperlink w:anchor="_ENREF_7" w:tooltip="Aslett, 2010 #213" w:history="1">
        <w:r w:rsidR="00BB762B">
          <w:rPr>
            <w:noProof/>
          </w:rPr>
          <w:t>7</w:t>
        </w:r>
      </w:hyperlink>
      <w:r w:rsidR="009E224E">
        <w:rPr>
          <w:noProof/>
        </w:rPr>
        <w:t>]</w:t>
      </w:r>
      <w:r w:rsidR="009E224E">
        <w:fldChar w:fldCharType="end"/>
      </w:r>
      <w:r w:rsidR="008A635B">
        <w:t xml:space="preserve">. </w:t>
      </w:r>
      <w:r w:rsidR="00DF56C6">
        <w:t xml:space="preserve">Conveniently, </w:t>
      </w:r>
      <w:proofErr w:type="spellStart"/>
      <w:r w:rsidR="00DF56C6" w:rsidRPr="00AA1C1D">
        <w:t>TriTrypDB</w:t>
      </w:r>
      <w:proofErr w:type="spellEnd"/>
      <w:r w:rsidR="00DF56C6">
        <w:t xml:space="preserve"> </w:t>
      </w:r>
      <w:r w:rsidR="000B53C4">
        <w:t>provide</w:t>
      </w:r>
      <w:r w:rsidR="00A80D99">
        <w:t>s</w:t>
      </w:r>
      <w:r w:rsidR="000B53C4">
        <w:t xml:space="preserve"> analysis </w:t>
      </w:r>
      <w:r w:rsidR="00A80D99">
        <w:t>tools</w:t>
      </w:r>
      <w:r w:rsidR="00DF56C6">
        <w:t xml:space="preserve"> to </w:t>
      </w:r>
      <w:r w:rsidR="001A50A8">
        <w:t>perform</w:t>
      </w:r>
      <w:r w:rsidR="00DF56C6">
        <w:t xml:space="preserve"> GO term enrichment, metabolic pathway enrichment or word enrichment </w:t>
      </w:r>
      <w:r w:rsidR="001A50A8">
        <w:t xml:space="preserve">analyses </w:t>
      </w:r>
      <w:r w:rsidR="00DF56C6">
        <w:t>from a user input series of gene identifiers</w:t>
      </w:r>
      <w:r w:rsidR="000E724D">
        <w:t xml:space="preserve"> (gene set)</w:t>
      </w:r>
      <w:r w:rsidR="00DF56C6">
        <w:t>.</w:t>
      </w:r>
      <w:r w:rsidR="00ED6B82">
        <w:t xml:space="preserve"> T</w:t>
      </w:r>
      <w:r w:rsidR="00DF56C6">
        <w:t>h</w:t>
      </w:r>
      <w:r w:rsidR="00ED6B82">
        <w:t>e</w:t>
      </w:r>
      <w:r w:rsidR="00DF56C6">
        <w:t xml:space="preserve">se enrichment </w:t>
      </w:r>
      <w:r w:rsidR="001A50A8">
        <w:t>strategies</w:t>
      </w:r>
      <w:r w:rsidR="00DF56C6">
        <w:t xml:space="preserve"> </w:t>
      </w:r>
      <w:r w:rsidR="008A635B">
        <w:t xml:space="preserve">depend on </w:t>
      </w:r>
      <w:r w:rsidR="00ED6B82">
        <w:t xml:space="preserve">either </w:t>
      </w:r>
      <w:r w:rsidR="00DF56C6">
        <w:t xml:space="preserve">manual </w:t>
      </w:r>
      <w:r w:rsidR="008A635B">
        <w:t>or computer-aided (generally infer</w:t>
      </w:r>
      <w:r w:rsidR="00ED6B82">
        <w:t>ence</w:t>
      </w:r>
      <w:r w:rsidR="008A635B">
        <w:t xml:space="preserve"> from the closest annotated orthologue) </w:t>
      </w:r>
      <w:r w:rsidR="00DF56C6">
        <w:t xml:space="preserve">annotation </w:t>
      </w:r>
      <w:r w:rsidR="001A50A8">
        <w:t>of gene function</w:t>
      </w:r>
      <w:r w:rsidR="00ED6B82">
        <w:t xml:space="preserve">. Nevertheless, it can be </w:t>
      </w:r>
      <w:r w:rsidR="00ED6B82" w:rsidRPr="00A80D99">
        <w:t xml:space="preserve">challenging </w:t>
      </w:r>
      <w:r w:rsidR="00ED6B82">
        <w:t>to combine and fully exploit the potential of every OMICs dataset. For example</w:t>
      </w:r>
      <w:r w:rsidR="000B53C4">
        <w:t>, several OMICSs dataset</w:t>
      </w:r>
      <w:r w:rsidR="00A80D99">
        <w:t>s</w:t>
      </w:r>
      <w:r w:rsidR="000B53C4">
        <w:t xml:space="preserve"> deposited at </w:t>
      </w:r>
      <w:proofErr w:type="spellStart"/>
      <w:r w:rsidR="000B53C4" w:rsidRPr="00AA1C1D">
        <w:t>TriTrypDB</w:t>
      </w:r>
      <w:proofErr w:type="spellEnd"/>
      <w:r w:rsidR="000B53C4">
        <w:t xml:space="preserve"> cannot immediately be used to annotate a gene function, even if the dataset itself carries useful information. For example</w:t>
      </w:r>
      <w:r w:rsidR="00B453AB">
        <w:t>, our laboratory</w:t>
      </w:r>
      <w:r w:rsidR="000B53C4">
        <w:t xml:space="preserve"> and others </w:t>
      </w:r>
      <w:r w:rsidR="00B453AB">
        <w:t xml:space="preserve">performed </w:t>
      </w:r>
      <w:r w:rsidR="00ED6B82">
        <w:t>p</w:t>
      </w:r>
      <w:r w:rsidR="00B453AB">
        <w:t xml:space="preserve">roteomics experiments to </w:t>
      </w:r>
      <w:r w:rsidR="00D356C8">
        <w:t xml:space="preserve">quantify the amount of protein </w:t>
      </w:r>
      <w:r w:rsidR="000E724D" w:rsidRPr="000E724D">
        <w:t xml:space="preserve">expressed </w:t>
      </w:r>
      <w:r w:rsidR="00D356C8">
        <w:t xml:space="preserve">in </w:t>
      </w:r>
      <w:r w:rsidR="00845CC6">
        <w:t xml:space="preserve">the BSF and PCF life stages </w:t>
      </w:r>
      <w:r w:rsidR="00222A21">
        <w:t xml:space="preserve">of </w:t>
      </w:r>
      <w:r w:rsidR="00222A21" w:rsidRPr="00222A21">
        <w:rPr>
          <w:i/>
        </w:rPr>
        <w:t>T. brucei</w:t>
      </w:r>
      <w:r w:rsidR="00222A21">
        <w:t xml:space="preserve"> </w:t>
      </w:r>
      <w:r w:rsidR="00845CC6">
        <w:fldChar w:fldCharType="begin">
          <w:fldData xml:space="preserve">PEVuZE5vdGU+PENpdGU+PEF1dGhvcj5EZWp1bmc8L0F1dGhvcj48WWVhcj4yMDE2PC9ZZWFyPjxS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zNjYxOTwvcGFnZXM+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</w:fldData>
        </w:fldChar>
      </w:r>
      <w:r w:rsidR="0031068A">
        <w:instrText xml:space="preserve"> ADDIN EN.CITE </w:instrText>
      </w:r>
      <w:r w:rsidR="0031068A">
        <w:fldChar w:fldCharType="begin">
          <w:fldData xml:space="preserve">PEVuZE5vdGU+PENpdGU+PEF1dGhvcj5EZWp1bmc8L0F1dGhvcj48WWVhcj4yMDE2PC9ZZWFyPjxS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zNjYxOTwvcGFnZXM+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</w:fldData>
        </w:fldChar>
      </w:r>
      <w:r w:rsidR="0031068A">
        <w:instrText xml:space="preserve"> ADDIN EN.CITE.DATA </w:instrText>
      </w:r>
      <w:r w:rsidR="0031068A">
        <w:fldChar w:fldCharType="end"/>
      </w:r>
      <w:r w:rsidR="00845CC6">
        <w:fldChar w:fldCharType="separate"/>
      </w:r>
      <w:r w:rsidR="0031068A">
        <w:rPr>
          <w:noProof/>
        </w:rPr>
        <w:t>[</w:t>
      </w:r>
      <w:hyperlink w:anchor="_ENREF_8" w:tooltip="Dejung, 2016 #214" w:history="1">
        <w:r w:rsidR="00BB762B">
          <w:rPr>
            <w:noProof/>
          </w:rPr>
          <w:t>8-11</w:t>
        </w:r>
      </w:hyperlink>
      <w:r w:rsidR="0031068A">
        <w:rPr>
          <w:noProof/>
        </w:rPr>
        <w:t>]</w:t>
      </w:r>
      <w:r w:rsidR="00845CC6">
        <w:fldChar w:fldCharType="end"/>
      </w:r>
      <w:r w:rsidR="00222A21">
        <w:t>.</w:t>
      </w:r>
      <w:r w:rsidR="006201A8">
        <w:t xml:space="preserve"> </w:t>
      </w:r>
      <w:r w:rsidR="009E6904">
        <w:t>These expe</w:t>
      </w:r>
      <w:r w:rsidR="00A80D99">
        <w:t xml:space="preserve">riments can be used to create </w:t>
      </w:r>
      <w:r w:rsidR="00ED6B82">
        <w:t xml:space="preserve">a </w:t>
      </w:r>
      <w:r w:rsidR="00D356C8">
        <w:t xml:space="preserve">continuous </w:t>
      </w:r>
      <w:r w:rsidR="00D356C8" w:rsidRPr="00D356C8">
        <w:t xml:space="preserve">response variable </w:t>
      </w:r>
      <w:r w:rsidR="00D356C8">
        <w:t xml:space="preserve">or </w:t>
      </w:r>
      <w:r w:rsidR="009E6904">
        <w:t xml:space="preserve">biological descriptor (feature) </w:t>
      </w:r>
      <w:r w:rsidR="00D356C8">
        <w:t>reporting the relative fold change in expression between the BSF and PCF life stages.</w:t>
      </w:r>
      <w:r w:rsidR="009E6904">
        <w:t xml:space="preserve"> </w:t>
      </w:r>
      <w:r w:rsidR="00222A21">
        <w:t xml:space="preserve">However, the decision boundaries between what is preferentially </w:t>
      </w:r>
      <w:r w:rsidR="000E724D" w:rsidRPr="000E724D">
        <w:t xml:space="preserve">expressed </w:t>
      </w:r>
      <w:r w:rsidR="00222A21">
        <w:t>in PCF or BSF life stages is arbitrary</w:t>
      </w:r>
      <w:r w:rsidR="000E724D">
        <w:t>, hampering the creation of a gene set based on such property</w:t>
      </w:r>
      <w:r w:rsidR="00222A21">
        <w:t xml:space="preserve">. On the other hand, Machine Learning </w:t>
      </w:r>
      <w:r w:rsidR="005311D7">
        <w:t xml:space="preserve">(ML) </w:t>
      </w:r>
      <w:r w:rsidR="00222A21">
        <w:t xml:space="preserve">algorithms </w:t>
      </w:r>
      <w:r w:rsidR="006F4699">
        <w:t xml:space="preserve">are </w:t>
      </w:r>
      <w:r w:rsidR="002C3715">
        <w:t xml:space="preserve">potentially </w:t>
      </w:r>
      <w:r w:rsidR="006F4699">
        <w:t xml:space="preserve">able to identify </w:t>
      </w:r>
      <w:r w:rsidR="00222A21">
        <w:t>association</w:t>
      </w:r>
      <w:r w:rsidR="006F4699">
        <w:t xml:space="preserve">s between gene sets and </w:t>
      </w:r>
      <w:r w:rsidR="002C3715">
        <w:t xml:space="preserve">biological </w:t>
      </w:r>
      <w:r w:rsidR="00D356C8">
        <w:t>features</w:t>
      </w:r>
      <w:r w:rsidR="009E6904">
        <w:t xml:space="preserve"> </w:t>
      </w:r>
      <w:r w:rsidR="006F4699">
        <w:t>b</w:t>
      </w:r>
      <w:r w:rsidR="00222A21">
        <w:t xml:space="preserve">y </w:t>
      </w:r>
      <w:r w:rsidR="000E724D">
        <w:t>automatically selecting</w:t>
      </w:r>
      <w:r w:rsidR="00222A21">
        <w:t xml:space="preserve"> such decision boundaries</w:t>
      </w:r>
      <w:r w:rsidR="006201A8">
        <w:t xml:space="preserve"> </w:t>
      </w:r>
      <w:r w:rsidR="006201A8">
        <w:fldChar w:fldCharType="begin"/>
      </w:r>
      <w:r w:rsidR="0031068A">
        <w:instrText xml:space="preserve"> ADDIN EN.CITE &lt;EndNote&gt;&lt;Cite&gt;&lt;Author&gt;Chicco&lt;/Author&gt;&lt;Year&gt;2017&lt;/Year&gt;&lt;RecNum&gt;217&lt;/RecNum&gt;&lt;DisplayText&gt;[12]&lt;/DisplayText&gt;&lt;record&gt;&lt;rec-number&gt;217&lt;/rec-number&gt;&lt;foreign-keys&gt;&lt;key app="EN" db-id="zd9xzdfw52atvke59fc5wv0t0pe25dtt2efr"&gt;217&lt;/key&gt;&lt;/foreign-keys&gt;&lt;ref-type name="Journal Article"&gt;17&lt;/ref-type&gt;&lt;contributors&gt;&lt;authors&gt;&lt;author&gt;Chicco, D.&lt;/author&gt;&lt;/authors&gt;&lt;/contributors&gt;&lt;auth-address&gt;Princess Margaret Cancer Centre, PMCR Tower 11-401, 101 College Street, Toronto, Ontario, M5G 1L7 Canada.0000 0001 2150 066Xgrid.415224.4&lt;/auth-address&gt;&lt;titles&gt;&lt;title&gt;Ten quick tips for machine learning in computational biology&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5&lt;/pages&gt;&lt;volume&gt;10&lt;/volume&gt;&lt;dates&gt;&lt;year&gt;2017&lt;/year&gt;&lt;/dates&gt;&lt;isbn&gt;1756-0381 (Print)&amp;#xD;1756-0381 (Linking)&lt;/isbn&gt;&lt;accession-num&gt;29234465&lt;/accession-num&gt;&lt;urls&gt;&lt;related-urls&gt;&lt;url&gt;http://www.ncbi.nlm.nih.gov/pubmed/29234465&lt;/url&gt;&lt;/related-urls&gt;&lt;/urls&gt;&lt;custom2&gt;5721660&lt;/custom2&gt;&lt;electronic-resource-num&gt;10.1186/s13040-017-0155-3&lt;/electronic-resource-num&gt;&lt;/record&gt;&lt;/Cite&gt;&lt;/EndNote&gt;</w:instrText>
      </w:r>
      <w:r w:rsidR="006201A8">
        <w:fldChar w:fldCharType="separate"/>
      </w:r>
      <w:r w:rsidR="0031068A">
        <w:rPr>
          <w:noProof/>
        </w:rPr>
        <w:t>[</w:t>
      </w:r>
      <w:hyperlink w:anchor="_ENREF_12" w:tooltip="Chicco, 2017 #217" w:history="1">
        <w:r w:rsidR="00BB762B">
          <w:rPr>
            <w:noProof/>
          </w:rPr>
          <w:t>12</w:t>
        </w:r>
      </w:hyperlink>
      <w:r w:rsidR="0031068A">
        <w:rPr>
          <w:noProof/>
        </w:rPr>
        <w:t>]</w:t>
      </w:r>
      <w:r w:rsidR="006201A8">
        <w:fldChar w:fldCharType="end"/>
      </w:r>
      <w:r w:rsidR="00222A21">
        <w:t>.</w:t>
      </w:r>
      <w:r w:rsidR="005311D7">
        <w:t xml:space="preserve"> For this reason, we decide</w:t>
      </w:r>
      <w:r w:rsidR="00F97E63">
        <w:t>d</w:t>
      </w:r>
      <w:r w:rsidR="005311D7">
        <w:t xml:space="preserve"> to </w:t>
      </w:r>
      <w:r w:rsidR="002C3715">
        <w:t xml:space="preserve">extract biological features from the </w:t>
      </w:r>
      <w:r w:rsidR="00D57A55">
        <w:t>OMIC</w:t>
      </w:r>
      <w:r w:rsidR="005311D7">
        <w:t xml:space="preserve"> </w:t>
      </w:r>
      <w:r w:rsidR="00D57A55">
        <w:t>datasets</w:t>
      </w:r>
      <w:r w:rsidR="005311D7">
        <w:t xml:space="preserve"> deposited at </w:t>
      </w:r>
      <w:proofErr w:type="spellStart"/>
      <w:r w:rsidR="005311D7">
        <w:t>TriTrypDB</w:t>
      </w:r>
      <w:proofErr w:type="spellEnd"/>
      <w:r w:rsidR="005311D7">
        <w:t xml:space="preserve"> to </w:t>
      </w:r>
      <w:r w:rsidR="00237D5E">
        <w:t xml:space="preserve">create a ML dataset for </w:t>
      </w:r>
      <w:r w:rsidR="00237D5E" w:rsidRPr="00237D5E">
        <w:rPr>
          <w:i/>
        </w:rPr>
        <w:t>T. brucei</w:t>
      </w:r>
      <w:r w:rsidR="00237D5E">
        <w:t xml:space="preserve">. </w:t>
      </w:r>
      <w:r w:rsidR="007A5CC4">
        <w:t xml:space="preserve">To </w:t>
      </w:r>
      <w:r w:rsidR="00731AD3">
        <w:t>achieve</w:t>
      </w:r>
      <w:r w:rsidR="00016280">
        <w:t xml:space="preserve"> this </w:t>
      </w:r>
      <w:r w:rsidR="007A5CC4">
        <w:t>goal</w:t>
      </w:r>
      <w:r w:rsidR="00016280">
        <w:t xml:space="preserve">, we used all the </w:t>
      </w:r>
      <w:r w:rsidR="006C57ED">
        <w:t xml:space="preserve">gene </w:t>
      </w:r>
      <w:r w:rsidR="00016280">
        <w:t>identifiers</w:t>
      </w:r>
      <w:r w:rsidR="006C57ED">
        <w:t xml:space="preserve"> </w:t>
      </w:r>
      <w:r w:rsidR="00016280">
        <w:t xml:space="preserve">of </w:t>
      </w:r>
      <w:r w:rsidR="006C57ED" w:rsidRPr="00EC033F">
        <w:rPr>
          <w:i/>
        </w:rPr>
        <w:t xml:space="preserve">T. </w:t>
      </w:r>
      <w:proofErr w:type="spellStart"/>
      <w:r w:rsidR="006C57ED" w:rsidRPr="00EC033F">
        <w:rPr>
          <w:i/>
        </w:rPr>
        <w:t>brucei</w:t>
      </w:r>
      <w:proofErr w:type="spellEnd"/>
      <w:r w:rsidR="006C57ED">
        <w:t xml:space="preserve"> </w:t>
      </w:r>
      <w:r w:rsidR="006A7734">
        <w:t xml:space="preserve">clone </w:t>
      </w:r>
      <w:r w:rsidR="006C57ED">
        <w:t xml:space="preserve">TREU927 to query the </w:t>
      </w:r>
      <w:proofErr w:type="spellStart"/>
      <w:r w:rsidR="006C57ED">
        <w:t>TriTrypDB</w:t>
      </w:r>
      <w:proofErr w:type="spellEnd"/>
      <w:r w:rsidR="006C57ED">
        <w:t xml:space="preserve"> database</w:t>
      </w:r>
      <w:r w:rsidR="000C3A11">
        <w:t xml:space="preserve"> version 4</w:t>
      </w:r>
      <w:r w:rsidR="00D57A55">
        <w:t>5</w:t>
      </w:r>
      <w:r w:rsidR="006C57ED">
        <w:t>.</w:t>
      </w:r>
      <w:r w:rsidR="000C3A11">
        <w:t xml:space="preserve"> </w:t>
      </w:r>
      <w:r w:rsidR="00016280">
        <w:t>The</w:t>
      </w:r>
      <w:r w:rsidR="000C3A11">
        <w:t xml:space="preserve"> </w:t>
      </w:r>
      <w:r w:rsidR="00A80D99">
        <w:t>search</w:t>
      </w:r>
      <w:r w:rsidR="00016280">
        <w:t xml:space="preserve"> </w:t>
      </w:r>
      <w:r w:rsidR="00A80D99">
        <w:t xml:space="preserve">strategy </w:t>
      </w:r>
      <w:r w:rsidR="00016280">
        <w:t>used</w:t>
      </w:r>
      <w:r w:rsidR="000C3A11">
        <w:t xml:space="preserve"> </w:t>
      </w:r>
      <w:r w:rsidR="00016280">
        <w:t>for this</w:t>
      </w:r>
      <w:r w:rsidR="000C3A11">
        <w:t xml:space="preserve"> step is </w:t>
      </w:r>
      <w:r w:rsidR="00B42DE0" w:rsidRPr="00B42DE0">
        <w:t xml:space="preserve">available </w:t>
      </w:r>
      <w:r w:rsidR="000C3A11">
        <w:t xml:space="preserve">at </w:t>
      </w:r>
      <w:proofErr w:type="spellStart"/>
      <w:r w:rsidR="00A80D99">
        <w:t>the</w:t>
      </w:r>
      <w:r w:rsidR="000C3A11">
        <w:t>TriTrypDB</w:t>
      </w:r>
      <w:proofErr w:type="spellEnd"/>
      <w:r w:rsidR="000C3A11">
        <w:t xml:space="preserve"> database with the</w:t>
      </w:r>
      <w:r w:rsidR="00016280">
        <w:t xml:space="preserve"> </w:t>
      </w:r>
      <w:r w:rsidR="00BF6968">
        <w:t>accession</w:t>
      </w:r>
      <w:r w:rsidR="000C3A11">
        <w:t xml:space="preserve"> id</w:t>
      </w:r>
      <w:r w:rsidR="00A80D99">
        <w:t>entifier</w:t>
      </w:r>
      <w:r w:rsidR="000C3A11">
        <w:t xml:space="preserve"> </w:t>
      </w:r>
      <w:r w:rsidR="000C3A11" w:rsidRPr="000C3A11">
        <w:t>d7c5277bb3cfbf2d</w:t>
      </w:r>
      <w:r w:rsidR="000C3A11">
        <w:t xml:space="preserve"> </w:t>
      </w:r>
      <w:r w:rsidR="00BF6968">
        <w:t>(</w:t>
      </w:r>
      <w:hyperlink r:id="rId7" w:history="1">
        <w:r w:rsidR="000C3A11" w:rsidRPr="00AF7E12">
          <w:rPr>
            <w:rStyle w:val="Hyperlink"/>
          </w:rPr>
          <w:t>https://tritrypdb.org/tritrypdb/im.do?s=d7c5277bb3cfbf2d</w:t>
        </w:r>
      </w:hyperlink>
      <w:r w:rsidR="00BF6968">
        <w:t>)</w:t>
      </w:r>
      <w:r w:rsidR="000C3A11">
        <w:t xml:space="preserve">. </w:t>
      </w:r>
      <w:r w:rsidR="00BF6968">
        <w:t xml:space="preserve">From the </w:t>
      </w:r>
      <w:proofErr w:type="spellStart"/>
      <w:r w:rsidR="00BF6968">
        <w:t>TriTrypDB</w:t>
      </w:r>
      <w:proofErr w:type="spellEnd"/>
      <w:r w:rsidR="00BF6968">
        <w:t xml:space="preserve"> interface, we</w:t>
      </w:r>
      <w:r w:rsidR="000C3A11">
        <w:t xml:space="preserve"> </w:t>
      </w:r>
      <w:r w:rsidR="009F3F26">
        <w:t xml:space="preserve">downloaded </w:t>
      </w:r>
      <w:r w:rsidR="000C3A11">
        <w:t xml:space="preserve">all </w:t>
      </w:r>
      <w:r w:rsidR="00BD38B7">
        <w:t xml:space="preserve">the available information </w:t>
      </w:r>
      <w:r w:rsidR="009F3F26">
        <w:t>for this search strategy in</w:t>
      </w:r>
      <w:r w:rsidR="00B42DE0">
        <w:t>to</w:t>
      </w:r>
      <w:r w:rsidR="009F3F26">
        <w:t xml:space="preserve"> a</w:t>
      </w:r>
      <w:r w:rsidR="00BD38B7">
        <w:t xml:space="preserve"> </w:t>
      </w:r>
      <w:r w:rsidR="00B42DE0">
        <w:t>c</w:t>
      </w:r>
      <w:r w:rsidR="00B42DE0" w:rsidRPr="00B42DE0">
        <w:t>omma-separated values</w:t>
      </w:r>
      <w:r w:rsidR="00B42DE0">
        <w:t xml:space="preserve"> (CSV)</w:t>
      </w:r>
      <w:r w:rsidR="00BD38B7">
        <w:t xml:space="preserve"> file. </w:t>
      </w:r>
      <w:r w:rsidR="00A4182C">
        <w:t xml:space="preserve">Broadly speaking, this step assembles a collection of </w:t>
      </w:r>
      <w:r w:rsidR="006A7734">
        <w:t>p</w:t>
      </w:r>
      <w:r w:rsidR="00A4182C">
        <w:t>roteomics</w:t>
      </w:r>
      <w:r w:rsidR="00D57A55">
        <w:t xml:space="preserve"> and</w:t>
      </w:r>
      <w:r w:rsidR="00A4182C">
        <w:t xml:space="preserve"> </w:t>
      </w:r>
      <w:r w:rsidR="006A7734">
        <w:t>t</w:t>
      </w:r>
      <w:r w:rsidR="00A4182C">
        <w:t>ranscriptomics (RNA-</w:t>
      </w:r>
      <w:proofErr w:type="spellStart"/>
      <w:r w:rsidR="00A4182C">
        <w:t>seq</w:t>
      </w:r>
      <w:proofErr w:type="spellEnd"/>
      <w:r w:rsidR="00A4182C">
        <w:t xml:space="preserve"> </w:t>
      </w:r>
      <w:r w:rsidR="006C57ED">
        <w:t xml:space="preserve">/ </w:t>
      </w:r>
      <w:r w:rsidR="00A4182C">
        <w:t xml:space="preserve">gene chip) </w:t>
      </w:r>
      <w:r w:rsidR="00D57A55">
        <w:t xml:space="preserve">datasets </w:t>
      </w:r>
      <w:r w:rsidR="00F27C26">
        <w:t>al</w:t>
      </w:r>
      <w:r w:rsidR="00BD38B7">
        <w:t>ong with</w:t>
      </w:r>
      <w:r w:rsidR="00A4182C">
        <w:t xml:space="preserve"> </w:t>
      </w:r>
      <w:r w:rsidR="00BD38B7">
        <w:t>several</w:t>
      </w:r>
      <w:r w:rsidR="00A4182C">
        <w:t xml:space="preserve"> </w:t>
      </w:r>
      <w:r w:rsidR="00BD38B7">
        <w:t xml:space="preserve">protein </w:t>
      </w:r>
      <w:r w:rsidR="00A4182C">
        <w:t>sequence descriptors</w:t>
      </w:r>
      <w:r w:rsidR="00BD38B7">
        <w:t>,</w:t>
      </w:r>
      <w:r w:rsidR="00A4182C">
        <w:t xml:space="preserve"> such as t</w:t>
      </w:r>
      <w:r w:rsidR="00BD38B7">
        <w:t xml:space="preserve">he presence of a signal peptide, </w:t>
      </w:r>
      <w:r w:rsidR="00A4182C">
        <w:t>the counts of transmembrane domain</w:t>
      </w:r>
      <w:r w:rsidR="006A7734">
        <w:t>s</w:t>
      </w:r>
      <w:r w:rsidR="00BD38B7">
        <w:t xml:space="preserve"> or the genomic location of the protein gene.</w:t>
      </w:r>
      <w:r w:rsidR="009F3F26">
        <w:t xml:space="preserve"> </w:t>
      </w:r>
      <w:r w:rsidR="00CE1250">
        <w:t>Afterwards, w</w:t>
      </w:r>
      <w:r w:rsidR="00016280">
        <w:t>e</w:t>
      </w:r>
      <w:r w:rsidR="009F3F26">
        <w:t xml:space="preserve"> </w:t>
      </w:r>
      <w:r w:rsidR="00016280">
        <w:t>proceeded</w:t>
      </w:r>
      <w:r w:rsidR="009F3F26">
        <w:t xml:space="preserve"> to assemble </w:t>
      </w:r>
      <w:r w:rsidR="00016280">
        <w:t>a</w:t>
      </w:r>
      <w:r w:rsidR="00B42DE0">
        <w:t>n</w:t>
      </w:r>
      <w:r w:rsidR="00CE1250">
        <w:t xml:space="preserve"> ML dataset </w:t>
      </w:r>
      <w:r w:rsidR="00731AD3">
        <w:t xml:space="preserve">from the downloaded </w:t>
      </w:r>
      <w:r w:rsidR="000B2287">
        <w:t xml:space="preserve">CSV </w:t>
      </w:r>
      <w:r w:rsidR="00731AD3">
        <w:t>file</w:t>
      </w:r>
      <w:r w:rsidR="00CE1250">
        <w:t xml:space="preserve"> by engineering </w:t>
      </w:r>
      <w:r w:rsidR="0050414F">
        <w:t xml:space="preserve">experimental </w:t>
      </w:r>
      <w:r w:rsidR="00CE1250">
        <w:t>features</w:t>
      </w:r>
      <w:r w:rsidR="0050414F">
        <w:t xml:space="preserve"> (EF) from the dataset deposited at </w:t>
      </w:r>
      <w:proofErr w:type="spellStart"/>
      <w:r w:rsidR="0050414F">
        <w:t>TriTrypDB</w:t>
      </w:r>
      <w:proofErr w:type="spellEnd"/>
      <w:r w:rsidR="009F3F26">
        <w:t xml:space="preserve">. The </w:t>
      </w:r>
      <w:r w:rsidR="00B9121F">
        <w:t xml:space="preserve">datasets mentioned above </w:t>
      </w:r>
      <w:r w:rsidR="00BF6968">
        <w:t>studying the</w:t>
      </w:r>
      <w:r w:rsidR="00904177">
        <w:t xml:space="preserve"> differentially expressed proteins between the PCF and BSF life stage of </w:t>
      </w:r>
      <w:r w:rsidR="00904177" w:rsidRPr="00904177">
        <w:rPr>
          <w:i/>
        </w:rPr>
        <w:t>T. brucei</w:t>
      </w:r>
      <w:r w:rsidR="00904177">
        <w:t xml:space="preserve"> </w:t>
      </w:r>
      <w:r w:rsidR="00DB6A57">
        <w:t xml:space="preserve">are present in </w:t>
      </w:r>
      <w:proofErr w:type="spellStart"/>
      <w:r w:rsidR="00DB6A57">
        <w:t>TritrypDB</w:t>
      </w:r>
      <w:proofErr w:type="spellEnd"/>
      <w:r w:rsidR="00DB6A57">
        <w:t xml:space="preserve"> as six different experiments, reporting the log2 fold changes of</w:t>
      </w:r>
      <w:r w:rsidR="00D57A55">
        <w:t xml:space="preserve"> the PCF versu</w:t>
      </w:r>
      <w:r w:rsidR="006A7734">
        <w:t>s</w:t>
      </w:r>
      <w:r w:rsidR="00D57A55">
        <w:t xml:space="preserve"> the BSF</w:t>
      </w:r>
      <w:r w:rsidR="00DB6A57">
        <w:t xml:space="preserve"> SILAC intensities </w:t>
      </w:r>
      <w:r w:rsidR="00904177">
        <w:fldChar w:fldCharType="begin">
          <w:fldData xml:space="preserve">PEVuZE5vdGU+PENpdGU+PEF1dGhvcj5VcmJhbmlhazwvQXV0aG9yPjxZZWFyPjIwMTI8L1llYXI+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2NjE5PC9wYWdlcz48dm9sdW1lPjc8L3ZvbHVtZT48bnVtYmVyPjU8L251bWJlcj48a2V5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</w:fldData>
        </w:fldChar>
      </w:r>
      <w:r w:rsidR="0031068A">
        <w:instrText xml:space="preserve"> ADDIN EN.CITE </w:instrText>
      </w:r>
      <w:r w:rsidR="0031068A">
        <w:fldChar w:fldCharType="begin">
          <w:fldData xml:space="preserve">PEVuZE5vdGU+PENpdGU+PEF1dGhvcj5VcmJhbmlhazwvQXV0aG9yPjxZZWFyPjIwMTI8L1llYXI+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</w:fldData>
        </w:fldChar>
      </w:r>
      <w:r w:rsidR="0031068A">
        <w:instrText xml:space="preserve"> ADDIN EN.CITE.DATA </w:instrText>
      </w:r>
      <w:r w:rsidR="0031068A">
        <w:fldChar w:fldCharType="end"/>
      </w:r>
      <w:r w:rsidR="00904177">
        <w:fldChar w:fldCharType="separate"/>
      </w:r>
      <w:r w:rsidR="0031068A">
        <w:rPr>
          <w:noProof/>
        </w:rPr>
        <w:t>[</w:t>
      </w:r>
      <w:hyperlink w:anchor="_ENREF_8" w:tooltip="Dejung, 2016 #214" w:history="1">
        <w:r w:rsidR="00BB762B">
          <w:rPr>
            <w:noProof/>
          </w:rPr>
          <w:t>8-11</w:t>
        </w:r>
      </w:hyperlink>
      <w:r w:rsidR="0031068A">
        <w:rPr>
          <w:noProof/>
        </w:rPr>
        <w:t>]</w:t>
      </w:r>
      <w:r w:rsidR="00904177">
        <w:fldChar w:fldCharType="end"/>
      </w:r>
      <w:r w:rsidR="000B0EE4">
        <w:t xml:space="preserve">. </w:t>
      </w:r>
      <w:r w:rsidR="00D57A55">
        <w:t xml:space="preserve">While only one experiment used the </w:t>
      </w:r>
      <w:r w:rsidR="00D57A55" w:rsidRPr="0031068A">
        <w:t>Short Stumpy (SS)</w:t>
      </w:r>
      <w:r w:rsidR="00D57A55">
        <w:t xml:space="preserve"> BSF life stage, the other f</w:t>
      </w:r>
      <w:r w:rsidR="000B0EE4">
        <w:t xml:space="preserve">ive </w:t>
      </w:r>
      <w:r w:rsidR="00DB6A57">
        <w:t>experiments</w:t>
      </w:r>
      <w:r w:rsidR="000B0EE4">
        <w:t xml:space="preserve"> </w:t>
      </w:r>
      <w:r w:rsidR="00DB6A57">
        <w:t>compared the</w:t>
      </w:r>
      <w:r w:rsidR="000B0EE4">
        <w:t xml:space="preserve"> </w:t>
      </w:r>
      <w:r w:rsidR="000B0EE4" w:rsidRPr="0031068A">
        <w:t xml:space="preserve">Long Slender </w:t>
      </w:r>
      <w:r w:rsidR="000B0EE4" w:rsidRPr="0031068A">
        <w:lastRenderedPageBreak/>
        <w:t>(LS)</w:t>
      </w:r>
      <w:r w:rsidR="000B0EE4">
        <w:t xml:space="preserve"> BSF life stage to the PCF </w:t>
      </w:r>
      <w:r w:rsidR="00D57A55">
        <w:t xml:space="preserve">life stage </w:t>
      </w:r>
      <w:r w:rsidR="00DB6A57">
        <w:fldChar w:fldCharType="begin">
          <w:fldData xml:space="preserve">PEVuZE5vdGU+PENpdGU+PEF1dGhvcj5HdW5hc2VrZXJhPC9BdXRob3I+PFllYXI+MjAxMjwvWWVh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NTU2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</w:fldData>
        </w:fldChar>
      </w:r>
      <w:r w:rsidR="00DB6A57">
        <w:instrText xml:space="preserve"> ADDIN EN.CITE </w:instrText>
      </w:r>
      <w:r w:rsidR="00DB6A57">
        <w:fldChar w:fldCharType="begin">
          <w:fldData xml:space="preserve">PEVuZE5vdGU+PENpdGU+PEF1dGhvcj5HdW5hc2VrZXJhPC9BdXRob3I+PFllYXI+MjAxMjwvWWVh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</w:fldData>
        </w:fldChar>
      </w:r>
      <w:r w:rsidR="00DB6A57">
        <w:instrText xml:space="preserve"> ADDIN EN.CITE.DATA </w:instrText>
      </w:r>
      <w:r w:rsidR="00DB6A57">
        <w:fldChar w:fldCharType="end"/>
      </w:r>
      <w:r w:rsidR="00DB6A57">
        <w:fldChar w:fldCharType="separate"/>
      </w:r>
      <w:r w:rsidR="00DB6A57">
        <w:rPr>
          <w:noProof/>
        </w:rPr>
        <w:t>[</w:t>
      </w:r>
      <w:hyperlink w:anchor="_ENREF_11" w:tooltip="Gunasekera, 2012 #232" w:history="1">
        <w:r w:rsidR="00BB762B">
          <w:rPr>
            <w:noProof/>
          </w:rPr>
          <w:t>11</w:t>
        </w:r>
      </w:hyperlink>
      <w:r w:rsidR="00DB6A57">
        <w:rPr>
          <w:noProof/>
        </w:rPr>
        <w:t>]</w:t>
      </w:r>
      <w:r w:rsidR="00DB6A57">
        <w:fldChar w:fldCharType="end"/>
      </w:r>
      <w:r w:rsidR="000B0EE4">
        <w:t xml:space="preserve">. </w:t>
      </w:r>
      <w:r w:rsidR="00D57A55">
        <w:t>These</w:t>
      </w:r>
      <w:r w:rsidR="000B0EE4">
        <w:t xml:space="preserve"> five dataset</w:t>
      </w:r>
      <w:r w:rsidR="00B9121F">
        <w:t>s</w:t>
      </w:r>
      <w:r w:rsidR="000B0EE4">
        <w:t xml:space="preserve"> using the </w:t>
      </w:r>
      <w:r w:rsidR="00DB6A57">
        <w:t xml:space="preserve">LS </w:t>
      </w:r>
      <w:r w:rsidR="000B0EE4">
        <w:t>BSF life stage showe</w:t>
      </w:r>
      <w:r w:rsidR="00B9121F">
        <w:t>d</w:t>
      </w:r>
      <w:r w:rsidR="000B0EE4">
        <w:t xml:space="preserve"> good experimental reproducibility (</w:t>
      </w:r>
      <w:r w:rsidR="006A7734">
        <w:t xml:space="preserve">Pearson coefficients </w:t>
      </w:r>
      <w:r w:rsidR="000B0EE4">
        <w:t xml:space="preserve">above 0.8). </w:t>
      </w:r>
      <w:r w:rsidR="00DB6A57">
        <w:t>Unsurprising</w:t>
      </w:r>
      <w:r w:rsidR="006A7734">
        <w:t>ly</w:t>
      </w:r>
      <w:r w:rsidR="00983A18">
        <w:t xml:space="preserve">, the experiment using the </w:t>
      </w:r>
      <w:r w:rsidR="005227F0">
        <w:t xml:space="preserve">SS </w:t>
      </w:r>
      <w:r w:rsidR="005227F0" w:rsidRPr="0031068A">
        <w:t>BSF</w:t>
      </w:r>
      <w:r w:rsidR="005227F0">
        <w:t xml:space="preserve"> life stage showed a lower reproducibility </w:t>
      </w:r>
      <w:r w:rsidR="00DB6A57">
        <w:t xml:space="preserve">with the other five </w:t>
      </w:r>
      <w:r w:rsidR="006A7734">
        <w:t xml:space="preserve">LS BSF </w:t>
      </w:r>
      <w:r w:rsidR="00DB6A57">
        <w:t>experiments</w:t>
      </w:r>
      <w:r w:rsidR="00B9121F">
        <w:t>;</w:t>
      </w:r>
      <w:r w:rsidR="00DB6A57">
        <w:t xml:space="preserve"> for this reason</w:t>
      </w:r>
      <w:r w:rsidR="00B9121F">
        <w:t>,</w:t>
      </w:r>
      <w:r w:rsidR="00DB6A57">
        <w:t xml:space="preserve"> this experiment</w:t>
      </w:r>
      <w:r w:rsidR="005227F0">
        <w:t xml:space="preserve"> was </w:t>
      </w:r>
      <w:r w:rsidR="00DB6A57">
        <w:t xml:space="preserve">removed and </w:t>
      </w:r>
      <w:r w:rsidR="005227F0">
        <w:t xml:space="preserve">used to create a </w:t>
      </w:r>
      <w:r w:rsidR="00DB6A57">
        <w:t>different biological descriptor</w:t>
      </w:r>
      <w:r w:rsidR="005227F0">
        <w:t xml:space="preserve">. </w:t>
      </w:r>
      <w:r w:rsidR="00CF4ECB">
        <w:t>W</w:t>
      </w:r>
      <w:r w:rsidR="005574A0">
        <w:t>e</w:t>
      </w:r>
      <w:r w:rsidR="00CF4ECB">
        <w:t xml:space="preserve"> then</w:t>
      </w:r>
      <w:r w:rsidR="005227F0">
        <w:t xml:space="preserve"> </w:t>
      </w:r>
      <w:r w:rsidR="004A185D" w:rsidRPr="004A185D">
        <w:t xml:space="preserve">averaged the </w:t>
      </w:r>
      <w:r w:rsidR="005574A0">
        <w:t>experiments</w:t>
      </w:r>
      <w:r w:rsidR="004A185D" w:rsidRPr="004A185D">
        <w:t xml:space="preserve"> </w:t>
      </w:r>
      <w:r w:rsidR="005574A0">
        <w:t>using the</w:t>
      </w:r>
      <w:r w:rsidR="005227F0">
        <w:t xml:space="preserve"> LS BSF </w:t>
      </w:r>
      <w:r w:rsidR="005574A0">
        <w:t>life stage</w:t>
      </w:r>
      <w:r w:rsidR="005227F0">
        <w:t xml:space="preserve"> </w:t>
      </w:r>
      <w:r w:rsidR="004A185D" w:rsidRPr="004A185D">
        <w:t>in one descriptor</w:t>
      </w:r>
      <w:r w:rsidR="003F4AF7">
        <w:t>,</w:t>
      </w:r>
      <w:r w:rsidR="005574A0" w:rsidRPr="005574A0">
        <w:t xml:space="preserve"> </w:t>
      </w:r>
      <w:r w:rsidR="005574A0">
        <w:t>after normalization using the z-scores,</w:t>
      </w:r>
      <w:r w:rsidR="004A185D" w:rsidRPr="004A185D">
        <w:t xml:space="preserve"> to avoid redundancy</w:t>
      </w:r>
      <w:r w:rsidR="005574A0">
        <w:t xml:space="preserve"> in the ML dataset</w:t>
      </w:r>
      <w:r w:rsidR="00CF4ECB">
        <w:t>. We also used any available data point for the average to decrease the amount of missing values</w:t>
      </w:r>
      <w:r w:rsidR="004A185D">
        <w:t xml:space="preserve">. </w:t>
      </w:r>
      <w:r w:rsidR="00CF4ECB">
        <w:t>Further, we</w:t>
      </w:r>
      <w:r w:rsidR="00136E24">
        <w:t xml:space="preserve"> decided to create an absolute protein abundance feature </w:t>
      </w:r>
      <w:r w:rsidR="007752B6">
        <w:t xml:space="preserve">in BSF and PCF </w:t>
      </w:r>
      <w:r w:rsidR="00CF4ECB">
        <w:t>taking advantage of</w:t>
      </w:r>
      <w:r w:rsidR="007752B6">
        <w:t xml:space="preserve"> a recent experiment published by our laboratory </w:t>
      </w:r>
      <w:r w:rsidR="00CE4FCC">
        <w:fldChar w:fldCharType="begin"/>
      </w:r>
      <w:r w:rsidR="00B237FA">
        <w:instrText xml:space="preserve"> ADDIN EN.CITE &lt;EndNote&gt;&lt;Cite&gt;&lt;Author&gt;Tinti&lt;/Author&gt;&lt;Year&gt;2019&lt;/Year&gt;&lt;RecNum&gt;233&lt;/RecNum&gt;&lt;DisplayText&gt;[13]&lt;/DisplayText&gt;&lt;record&gt;&lt;rec-number&gt;233&lt;/rec-number&gt;&lt;foreign-keys&gt;&lt;key app="EN" db-id="zd9xzdfw52atvke59fc5wv0t0pe25dtt2efr"&gt;233&lt;/key&gt;&lt;/foreign-keys&gt;&lt;ref-type name="Journal Article"&gt;17&lt;/ref-type&gt;&lt;contributors&gt;&lt;authors&gt;&lt;author&gt;Tinti, M.&lt;/author&gt;&lt;author&gt;Güther, M. L. S. &lt;/author&gt;&lt;author&gt;Crozier, T. W. M.&lt;/author&gt;&lt;author&gt;Lamond, A. I.&lt;/author&gt;&lt;author&gt;Ferguson, M. A. J.&lt;/author&gt;&lt;/authors&gt;&lt;/contributors&gt;&lt;titles&gt;&lt;title&gt;Proteome turnover in the bloodstream and procyclic forms of Trypanosoma brucei measured by quantitative proteomics [version 1; peer review: awaiting peer review]&lt;/title&gt;&lt;secondary-title&gt;Wellcome Open Res&lt;/secondary-title&gt;&lt;/titles&gt;&lt;periodical&gt;&lt;full-title&gt;Wellcome Open Res&lt;/full-title&gt;&lt;/periodical&gt;&lt;volume&gt;4:152&lt;/volume&gt;&lt;dates&gt;&lt;year&gt;2019&lt;/year&gt;&lt;/dates&gt;&lt;urls&gt;&lt;/urls&gt;&lt;/record&gt;&lt;/Cite&gt;&lt;/EndNote&gt;</w:instrText>
      </w:r>
      <w:r w:rsidR="00CE4FCC">
        <w:fldChar w:fldCharType="separate"/>
      </w:r>
      <w:r w:rsidR="00CE4FCC">
        <w:rPr>
          <w:noProof/>
        </w:rPr>
        <w:t>[</w:t>
      </w:r>
      <w:hyperlink w:anchor="_ENREF_13" w:tooltip="Tinti, 2019 #233" w:history="1">
        <w:r w:rsidR="00BB762B">
          <w:rPr>
            <w:noProof/>
          </w:rPr>
          <w:t>13</w:t>
        </w:r>
      </w:hyperlink>
      <w:r w:rsidR="00CE4FCC">
        <w:rPr>
          <w:noProof/>
        </w:rPr>
        <w:t>]</w:t>
      </w:r>
      <w:r w:rsidR="00CE4FCC">
        <w:fldChar w:fldCharType="end"/>
      </w:r>
      <w:r w:rsidR="00B237FA">
        <w:t xml:space="preserve">. </w:t>
      </w:r>
      <w:r w:rsidR="00BF6BE0">
        <w:t>This dataset</w:t>
      </w:r>
      <w:r w:rsidR="00EB56CB">
        <w:t xml:space="preserve"> (</w:t>
      </w:r>
      <w:r w:rsidR="00B237FA">
        <w:t xml:space="preserve">not yet uploaded in </w:t>
      </w:r>
      <w:proofErr w:type="spellStart"/>
      <w:r w:rsidR="00B237FA">
        <w:t>TryTripDB</w:t>
      </w:r>
      <w:proofErr w:type="spellEnd"/>
      <w:r w:rsidR="00EB56CB">
        <w:t>),</w:t>
      </w:r>
      <w:r w:rsidR="00BF6BE0">
        <w:t xml:space="preserve"> </w:t>
      </w:r>
      <w:r w:rsidR="005574A0">
        <w:t>is</w:t>
      </w:r>
      <w:r w:rsidR="00BF6BE0">
        <w:t xml:space="preserve"> available from the </w:t>
      </w:r>
      <w:r w:rsidR="006B6B77">
        <w:t>public repository</w:t>
      </w:r>
      <w:r w:rsidR="001C7AE8">
        <w:t xml:space="preserve"> </w:t>
      </w:r>
      <w:proofErr w:type="spellStart"/>
      <w:r w:rsidR="001C7AE8">
        <w:t>Zenodo</w:t>
      </w:r>
      <w:proofErr w:type="spellEnd"/>
      <w:r w:rsidR="005574A0">
        <w:t xml:space="preserve"> </w:t>
      </w:r>
      <w:r w:rsidR="005574A0">
        <w:fldChar w:fldCharType="begin"/>
      </w:r>
      <w:r w:rsidR="005574A0">
        <w:instrText xml:space="preserve"> ADDIN EN.CITE &lt;EndNote&gt;&lt;Cite&gt;&lt;Author&gt;Tinti&lt;/Author&gt;&lt;RecNum&gt;234&lt;/RecNum&gt;&lt;DisplayText&gt;[14]&lt;/DisplayText&gt;&lt;record&gt;&lt;rec-number&gt;234&lt;/rec-number&gt;&lt;foreign-keys&gt;&lt;key app="EN" db-id="zd9xzdfw52atvke59fc5wv0t0pe25dtt2efr"&gt;234&lt;/key&gt;&lt;/foreign-keys&gt;&lt;ref-type name="Web Page"&gt;12&lt;/ref-type&gt;&lt;contributors&gt;&lt;authors&gt;&lt;author&gt;Tinti, M.&lt;/author&gt;&lt;/authors&gt;&lt;/contributors&gt;&lt;titles&gt;&lt;title&gt;https://doi.org/10.5281/zenodo.3417326&lt;/title&gt;&lt;/titles&gt;&lt;dates&gt;&lt;/dates&gt;&lt;urls&gt;&lt;related-urls&gt;&lt;url&gt;https://zenodo.org/badge/latestdoi/200864653&lt;/url&gt;&lt;/related-urls&gt;&lt;/urls&gt;&lt;electronic-resource-num&gt;DOI: 10.5281/zenodo.3417326&lt;/electronic-resource-num&gt;&lt;/record&gt;&lt;/Cite&gt;&lt;/EndNote&gt;</w:instrText>
      </w:r>
      <w:r w:rsidR="005574A0">
        <w:fldChar w:fldCharType="separate"/>
      </w:r>
      <w:r w:rsidR="005574A0">
        <w:rPr>
          <w:noProof/>
        </w:rPr>
        <w:t>[</w:t>
      </w:r>
      <w:hyperlink w:anchor="_ENREF_14" w:tooltip="Tinti,  #234" w:history="1">
        <w:r w:rsidR="00BB762B">
          <w:rPr>
            <w:noProof/>
          </w:rPr>
          <w:t>14</w:t>
        </w:r>
      </w:hyperlink>
      <w:r w:rsidR="005574A0">
        <w:rPr>
          <w:noProof/>
        </w:rPr>
        <w:t>]</w:t>
      </w:r>
      <w:r w:rsidR="005574A0">
        <w:fldChar w:fldCharType="end"/>
      </w:r>
      <w:r w:rsidR="005574A0">
        <w:t xml:space="preserve"> and</w:t>
      </w:r>
      <w:r w:rsidR="00BF6BE0">
        <w:t xml:space="preserve"> uses</w:t>
      </w:r>
      <w:r w:rsidR="005225D9">
        <w:t xml:space="preserve"> the SILAC technique </w:t>
      </w:r>
      <w:r w:rsidR="005225D9" w:rsidRPr="005225D9">
        <w:t xml:space="preserve">to study the </w:t>
      </w:r>
      <w:r w:rsidR="005225D9">
        <w:t>BSF</w:t>
      </w:r>
      <w:r w:rsidR="005225D9" w:rsidRPr="005225D9">
        <w:t xml:space="preserve"> and </w:t>
      </w:r>
      <w:r w:rsidR="005225D9">
        <w:t>PCF</w:t>
      </w:r>
      <w:r w:rsidR="00CF4ECB">
        <w:t xml:space="preserve"> protein</w:t>
      </w:r>
      <w:r w:rsidR="006A7734">
        <w:t xml:space="preserve"> </w:t>
      </w:r>
      <w:r w:rsidR="00CF4ECB">
        <w:t>half-lives</w:t>
      </w:r>
      <w:r w:rsidR="00BF6BE0">
        <w:t>.</w:t>
      </w:r>
      <w:r w:rsidR="00A8671D">
        <w:t xml:space="preserve"> </w:t>
      </w:r>
      <w:r w:rsidR="00AB44F7">
        <w:t>In this work,</w:t>
      </w:r>
      <w:r w:rsidR="00A24BCE">
        <w:t xml:space="preserve"> </w:t>
      </w:r>
      <w:r w:rsidR="00AB44F7">
        <w:t>fully label</w:t>
      </w:r>
      <w:r w:rsidR="006A7734">
        <w:t>led</w:t>
      </w:r>
      <w:r w:rsidR="00AB44F7">
        <w:t xml:space="preserve"> </w:t>
      </w:r>
      <w:r w:rsidR="00AB44F7" w:rsidRPr="00AB44F7">
        <w:t xml:space="preserve">BSF and PCF </w:t>
      </w:r>
      <w:r w:rsidR="00BF326C">
        <w:t>parasites grow</w:t>
      </w:r>
      <w:r w:rsidR="006A7734">
        <w:t>n</w:t>
      </w:r>
      <w:r w:rsidR="00BF326C">
        <w:t xml:space="preserve"> in </w:t>
      </w:r>
      <w:r w:rsidR="00BF326C" w:rsidRPr="00AB44F7">
        <w:t xml:space="preserve">medium </w:t>
      </w:r>
      <w:r w:rsidR="00BF326C">
        <w:t xml:space="preserve">SILAC culture </w:t>
      </w:r>
      <w:r w:rsidR="00BF326C" w:rsidRPr="00BF326C">
        <w:t xml:space="preserve">media </w:t>
      </w:r>
      <w:r w:rsidR="00AB44F7" w:rsidRPr="00AB44F7">
        <w:t>(M) were placed in</w:t>
      </w:r>
      <w:r w:rsidR="00BF326C" w:rsidRPr="00BF326C">
        <w:t xml:space="preserve"> </w:t>
      </w:r>
      <w:r w:rsidR="00BF326C" w:rsidRPr="00AB44F7">
        <w:t>light</w:t>
      </w:r>
      <w:r w:rsidR="00AB44F7" w:rsidRPr="00AB44F7">
        <w:t xml:space="preserve"> </w:t>
      </w:r>
      <w:r w:rsidR="00BF326C">
        <w:t xml:space="preserve">SILAC culture </w:t>
      </w:r>
      <w:r w:rsidR="00BF326C" w:rsidRPr="00BF326C">
        <w:t xml:space="preserve">media </w:t>
      </w:r>
      <w:r w:rsidR="00AB44F7" w:rsidRPr="00AB44F7">
        <w:t xml:space="preserve">(L) </w:t>
      </w:r>
      <w:r w:rsidR="00BF326C">
        <w:t xml:space="preserve">to follow the synthesis and degradation rate of the proteome </w:t>
      </w:r>
      <w:r w:rsidR="006A7734">
        <w:t xml:space="preserve">in </w:t>
      </w:r>
      <w:r w:rsidR="00BF326C">
        <w:t xml:space="preserve">a </w:t>
      </w:r>
      <w:r w:rsidR="003F4AF7" w:rsidRPr="003F4AF7">
        <w:t>time-course</w:t>
      </w:r>
      <w:r w:rsidR="003F4AF7">
        <w:t xml:space="preserve"> </w:t>
      </w:r>
      <w:r w:rsidR="00BF326C">
        <w:t xml:space="preserve">experiment. </w:t>
      </w:r>
      <w:r w:rsidR="00DA071E">
        <w:t>The experiment</w:t>
      </w:r>
      <w:r w:rsidR="00B3710A">
        <w:t xml:space="preserve"> consisted </w:t>
      </w:r>
      <w:r w:rsidR="00DA071E">
        <w:t xml:space="preserve">of </w:t>
      </w:r>
      <w:r w:rsidR="003F4AF7">
        <w:t>seven</w:t>
      </w:r>
      <w:r w:rsidR="00DA071E">
        <w:t xml:space="preserve"> and </w:t>
      </w:r>
      <w:r w:rsidR="003F4AF7">
        <w:t>nine</w:t>
      </w:r>
      <w:r w:rsidR="00DA071E">
        <w:t xml:space="preserve"> time points </w:t>
      </w:r>
      <w:r w:rsidR="003F4AF7">
        <w:t>for</w:t>
      </w:r>
      <w:r w:rsidR="00DA071E">
        <w:t xml:space="preserve"> the BSF and PCF</w:t>
      </w:r>
      <w:r w:rsidR="006A7734">
        <w:t>,</w:t>
      </w:r>
      <w:r w:rsidR="00DA071E">
        <w:t xml:space="preserve"> respectively</w:t>
      </w:r>
      <w:r w:rsidR="006A7734">
        <w:t>,</w:t>
      </w:r>
      <w:r w:rsidR="00DA071E">
        <w:t xml:space="preserve"> with three biological replica</w:t>
      </w:r>
      <w:r w:rsidR="006A7734">
        <w:t>tes</w:t>
      </w:r>
      <w:r w:rsidR="00DA071E">
        <w:t xml:space="preserve"> each. The </w:t>
      </w:r>
      <w:r w:rsidR="00B3710A">
        <w:t>sample</w:t>
      </w:r>
      <w:r w:rsidR="00DA071E">
        <w:t>s</w:t>
      </w:r>
      <w:r w:rsidR="00B3710A">
        <w:t xml:space="preserve"> of</w:t>
      </w:r>
      <w:r w:rsidR="00BF326C">
        <w:t xml:space="preserve"> the time course</w:t>
      </w:r>
      <w:r w:rsidR="00B3710A">
        <w:t xml:space="preserve"> experiment </w:t>
      </w:r>
      <w:r w:rsidR="00DA071E">
        <w:t>were</w:t>
      </w:r>
      <w:r w:rsidR="00B3710A">
        <w:t xml:space="preserve"> also </w:t>
      </w:r>
      <w:r w:rsidR="00B3710A" w:rsidRPr="00B3710A">
        <w:t xml:space="preserve">mixed 1:1 with </w:t>
      </w:r>
      <w:r w:rsidR="00B3710A">
        <w:t>fully label</w:t>
      </w:r>
      <w:r w:rsidR="006A7734">
        <w:t>led</w:t>
      </w:r>
      <w:r w:rsidR="00B3710A">
        <w:t xml:space="preserve"> parasites in heavy SILAC culture </w:t>
      </w:r>
      <w:r w:rsidR="00B3710A" w:rsidRPr="00BF326C">
        <w:t xml:space="preserve">media </w:t>
      </w:r>
      <w:r w:rsidR="00B3710A" w:rsidRPr="00AB44F7">
        <w:t>(</w:t>
      </w:r>
      <w:r w:rsidR="00B3710A">
        <w:t>H</w:t>
      </w:r>
      <w:r w:rsidR="00B3710A" w:rsidRPr="00AB44F7">
        <w:t>)</w:t>
      </w:r>
      <w:r w:rsidR="00B3710A">
        <w:t xml:space="preserve"> </w:t>
      </w:r>
      <w:r w:rsidR="00B3710A" w:rsidRPr="00B3710A">
        <w:t>to provide an internal standard for normalization</w:t>
      </w:r>
      <w:r w:rsidR="00B3710A">
        <w:t xml:space="preserve">. The protein intensity values of </w:t>
      </w:r>
      <w:r w:rsidR="00CF4ECB">
        <w:t>those</w:t>
      </w:r>
      <w:r w:rsidR="00B3710A">
        <w:t xml:space="preserve"> H </w:t>
      </w:r>
      <w:r w:rsidR="00CF4ECB">
        <w:t xml:space="preserve">labelled </w:t>
      </w:r>
      <w:r w:rsidR="00B3710A">
        <w:t xml:space="preserve">samples </w:t>
      </w:r>
      <w:r w:rsidR="008F385E">
        <w:t>were</w:t>
      </w:r>
      <w:r w:rsidR="00DA071E">
        <w:t xml:space="preserve"> used as a proxy for protein abundance</w:t>
      </w:r>
      <w:r w:rsidR="00CF4ECB">
        <w:t>,</w:t>
      </w:r>
      <w:r w:rsidR="00DA071E">
        <w:t xml:space="preserve"> after averaging </w:t>
      </w:r>
      <w:r w:rsidR="00CF4ECB">
        <w:t xml:space="preserve">the </w:t>
      </w:r>
      <w:r w:rsidR="00DA071E">
        <w:t>H intensity values across the biological replica</w:t>
      </w:r>
      <w:r w:rsidR="006A7734">
        <w:t>tes</w:t>
      </w:r>
      <w:r w:rsidR="00DA071E">
        <w:t xml:space="preserve"> and the time points.</w:t>
      </w:r>
      <w:r w:rsidR="00267C75">
        <w:t xml:space="preserve"> </w:t>
      </w:r>
      <w:r w:rsidR="004F30E6">
        <w:t xml:space="preserve">Another </w:t>
      </w:r>
      <w:r w:rsidR="00267C75">
        <w:t xml:space="preserve">experiment from our laboratory </w:t>
      </w:r>
      <w:r w:rsidR="00EC5486">
        <w:t>(</w:t>
      </w:r>
      <w:r w:rsidR="00267C75">
        <w:t xml:space="preserve">not yet uploaded in </w:t>
      </w:r>
      <w:proofErr w:type="spellStart"/>
      <w:r w:rsidR="00177DDD">
        <w:t>TriTrypDB</w:t>
      </w:r>
      <w:proofErr w:type="spellEnd"/>
      <w:r w:rsidR="00EC5486">
        <w:t>)</w:t>
      </w:r>
      <w:r w:rsidR="00267C75">
        <w:t xml:space="preserve"> aimed at the identification of </w:t>
      </w:r>
      <w:r w:rsidR="00267C75" w:rsidRPr="00267C75">
        <w:rPr>
          <w:i/>
        </w:rPr>
        <w:t>T. brucei</w:t>
      </w:r>
      <w:r w:rsidR="00267C75">
        <w:t xml:space="preserve"> protein complexes</w:t>
      </w:r>
      <w:r w:rsidR="00424472">
        <w:t xml:space="preserve"> using </w:t>
      </w:r>
      <w:r w:rsidR="005A37C0">
        <w:t>size-exclusion c</w:t>
      </w:r>
      <w:r w:rsidR="005A37C0" w:rsidRPr="005A37C0">
        <w:t>hromatography</w:t>
      </w:r>
      <w:r w:rsidR="005A37C0">
        <w:t xml:space="preserve"> (SEC)</w:t>
      </w:r>
      <w:r w:rsidR="00424472">
        <w:t xml:space="preserve"> and mass spectrometry</w:t>
      </w:r>
      <w:r w:rsidR="00AF4E8E">
        <w:t xml:space="preserve"> </w:t>
      </w:r>
      <w:r w:rsidR="00AF4E8E">
        <w:fldChar w:fldCharType="begin">
          <w:fldData xml:space="preserve">PEVuZE5vdGU+PENpdGU+PEF1dGhvcj5Dcm96aWVyPC9BdXRob3I+PFllYXI+MjAxNzwvWWVhcj48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jU0LTIyNjc8L3BhZ2VzPjx2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</w:fldData>
        </w:fldChar>
      </w:r>
      <w:r w:rsidR="00AF4E8E">
        <w:instrText xml:space="preserve"> ADDIN EN.CITE </w:instrText>
      </w:r>
      <w:r w:rsidR="00AF4E8E">
        <w:fldChar w:fldCharType="begin">
          <w:fldData xml:space="preserve">PEVuZE5vdGU+PENpdGU+PEF1dGhvcj5Dcm96aWVyPC9BdXRob3I+PFllYXI+MjAxNzwvWWVhcj48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jU0LTIyNjc8L3BhZ2VzPjx2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</w:fldData>
        </w:fldChar>
      </w:r>
      <w:r w:rsidR="00AF4E8E">
        <w:instrText xml:space="preserve"> ADDIN EN.CITE.DATA </w:instrText>
      </w:r>
      <w:r w:rsidR="00AF4E8E">
        <w:fldChar w:fldCharType="end"/>
      </w:r>
      <w:r w:rsidR="00AF4E8E">
        <w:fldChar w:fldCharType="separate"/>
      </w:r>
      <w:r w:rsidR="00AF4E8E">
        <w:rPr>
          <w:noProof/>
        </w:rPr>
        <w:t>[</w:t>
      </w:r>
      <w:hyperlink w:anchor="_ENREF_15" w:tooltip="Crozier, 2017 #235" w:history="1">
        <w:r w:rsidR="00BB762B">
          <w:rPr>
            <w:noProof/>
          </w:rPr>
          <w:t>15</w:t>
        </w:r>
      </w:hyperlink>
      <w:r w:rsidR="00AF4E8E">
        <w:rPr>
          <w:noProof/>
        </w:rPr>
        <w:t>]</w:t>
      </w:r>
      <w:r w:rsidR="00AF4E8E">
        <w:fldChar w:fldCharType="end"/>
      </w:r>
      <w:r w:rsidR="00267C75">
        <w:t xml:space="preserve">. </w:t>
      </w:r>
      <w:r w:rsidR="00C91512">
        <w:t>Briefly, PCF cells we</w:t>
      </w:r>
      <w:r w:rsidR="00C91512" w:rsidRPr="00C91512">
        <w:t>re prepared for nat</w:t>
      </w:r>
      <w:r w:rsidR="00105CEE">
        <w:t xml:space="preserve">ive protein complex analysis </w:t>
      </w:r>
      <w:r w:rsidR="00C91512" w:rsidRPr="00C91512">
        <w:t xml:space="preserve">by sonication lysis. The resulting lysates </w:t>
      </w:r>
      <w:r w:rsidR="00105CEE">
        <w:t>w</w:t>
      </w:r>
      <w:r w:rsidR="004D246A">
        <w:t>ere</w:t>
      </w:r>
      <w:r w:rsidR="00C91512" w:rsidRPr="00C91512">
        <w:t xml:space="preserve"> fractionated</w:t>
      </w:r>
      <w:r w:rsidR="00105CEE">
        <w:t xml:space="preserve"> </w:t>
      </w:r>
      <w:r w:rsidR="00C91512" w:rsidRPr="00C91512">
        <w:t>separating protein complexes based on their size and shape</w:t>
      </w:r>
      <w:r w:rsidR="002B70E1">
        <w:t>,</w:t>
      </w:r>
      <w:r w:rsidR="00105CEE">
        <w:t xml:space="preserve"> and the fractions we</w:t>
      </w:r>
      <w:r w:rsidR="004E684C">
        <w:t xml:space="preserve">re </w:t>
      </w:r>
      <w:r w:rsidR="00105CEE">
        <w:t>analysed by mass spectrometry</w:t>
      </w:r>
      <w:r w:rsidR="00C91512" w:rsidRPr="00C91512">
        <w:t xml:space="preserve">. </w:t>
      </w:r>
      <w:r w:rsidR="00105CEE">
        <w:t>From this dataset</w:t>
      </w:r>
      <w:r w:rsidR="004D246A">
        <w:t>,</w:t>
      </w:r>
      <w:r w:rsidR="00105CEE">
        <w:t xml:space="preserve"> we </w:t>
      </w:r>
      <w:r w:rsidR="002B70E1">
        <w:t xml:space="preserve">first </w:t>
      </w:r>
      <w:r w:rsidR="00105CEE">
        <w:t>focus on the experiment</w:t>
      </w:r>
      <w:r w:rsidR="00105CEE" w:rsidRPr="00105CEE">
        <w:t xml:space="preserve"> using the 30 nm pore column (SEC 300), that efficiently separates protein complexes in the range from 8 </w:t>
      </w:r>
      <w:proofErr w:type="spellStart"/>
      <w:r w:rsidR="00105CEE" w:rsidRPr="00105CEE">
        <w:t>kDa</w:t>
      </w:r>
      <w:proofErr w:type="spellEnd"/>
      <w:r w:rsidR="00105CEE" w:rsidRPr="00105CEE">
        <w:t xml:space="preserve"> to 1.2 </w:t>
      </w:r>
      <w:proofErr w:type="spellStart"/>
      <w:r w:rsidR="00105CEE" w:rsidRPr="00105CEE">
        <w:t>MDa</w:t>
      </w:r>
      <w:proofErr w:type="spellEnd"/>
      <w:r w:rsidR="00105CEE" w:rsidRPr="00105CEE">
        <w:t>.</w:t>
      </w:r>
      <w:r w:rsidR="00105CEE">
        <w:t xml:space="preserve"> </w:t>
      </w:r>
      <w:r w:rsidR="00105CEE" w:rsidRPr="00105CEE">
        <w:t xml:space="preserve">Thanks to protein </w:t>
      </w:r>
      <w:r w:rsidR="004E684C">
        <w:t>molecular weight (MW)</w:t>
      </w:r>
      <w:r w:rsidR="00105CEE" w:rsidRPr="00105CEE">
        <w:t xml:space="preserve"> standards, </w:t>
      </w:r>
      <w:r w:rsidR="004D246A">
        <w:t xml:space="preserve">it is </w:t>
      </w:r>
      <w:r w:rsidR="004D246A" w:rsidRPr="004D246A">
        <w:t>then possible</w:t>
      </w:r>
      <w:r w:rsidR="00105CEE" w:rsidRPr="00105CEE">
        <w:t xml:space="preserve"> to infer the apparent </w:t>
      </w:r>
      <w:r w:rsidR="004E684C">
        <w:t>MW</w:t>
      </w:r>
      <w:r w:rsidR="00105CEE" w:rsidRPr="00105CEE">
        <w:t xml:space="preserve"> of</w:t>
      </w:r>
      <w:r w:rsidR="004F30E6">
        <w:t xml:space="preserve"> the</w:t>
      </w:r>
      <w:r w:rsidR="00105CEE" w:rsidRPr="00105CEE">
        <w:t xml:space="preserve"> protein</w:t>
      </w:r>
      <w:r w:rsidR="004F30E6">
        <w:t>s</w:t>
      </w:r>
      <w:r w:rsidR="00105CEE" w:rsidRPr="00105CEE">
        <w:t xml:space="preserve"> in each of </w:t>
      </w:r>
      <w:r w:rsidR="00105CEE">
        <w:t>the SEC 300 elution</w:t>
      </w:r>
      <w:r w:rsidR="00105CEE" w:rsidRPr="00105CEE">
        <w:t xml:space="preserve"> fractions.</w:t>
      </w:r>
      <w:r w:rsidR="00105CEE">
        <w:t xml:space="preserve"> Consequently, we assign to each protein an apparent </w:t>
      </w:r>
      <w:r w:rsidR="004E684C">
        <w:t>MW</w:t>
      </w:r>
      <w:r w:rsidR="00105CEE">
        <w:t xml:space="preserve"> corresponding to the fraction showing the maximum protein abundance. </w:t>
      </w:r>
      <w:r w:rsidR="00EC5486">
        <w:t>The log2 fold change between t</w:t>
      </w:r>
      <w:r w:rsidR="004E684C">
        <w:t>he apparent MW</w:t>
      </w:r>
      <w:r w:rsidR="00EC5486">
        <w:t xml:space="preserve"> and the</w:t>
      </w:r>
      <w:r w:rsidR="004E684C">
        <w:t xml:space="preserve"> MW of the protein computed from the primary sequence</w:t>
      </w:r>
      <w:r w:rsidR="00EC5486">
        <w:t xml:space="preserve"> was taken as a descriptor</w:t>
      </w:r>
      <w:r w:rsidR="004D246A">
        <w:t xml:space="preserve"> to describe the molecular state of protein, in high MW complexes (log2 fold change &gt; 0), monomer (log2 fold change </w:t>
      </w:r>
      <w:r w:rsidR="002B70E1">
        <w:t>around</w:t>
      </w:r>
      <w:r w:rsidR="004D246A">
        <w:t xml:space="preserve"> 0) or degraded (log2 fold change &lt; 0)</w:t>
      </w:r>
      <w:r w:rsidR="002B70E1">
        <w:t xml:space="preserve">. Finally, we created a simple binary feature describing if a protein </w:t>
      </w:r>
      <w:r w:rsidR="004F30E6">
        <w:t>belongs</w:t>
      </w:r>
      <w:r w:rsidR="002B70E1">
        <w:t xml:space="preserve"> (1) or </w:t>
      </w:r>
      <w:r w:rsidR="004F30E6">
        <w:t xml:space="preserve">does </w:t>
      </w:r>
      <w:r w:rsidR="002B70E1">
        <w:t>not</w:t>
      </w:r>
      <w:r w:rsidR="004F30E6">
        <w:t xml:space="preserve"> belong</w:t>
      </w:r>
      <w:r w:rsidR="002B70E1">
        <w:t xml:space="preserve"> (0) </w:t>
      </w:r>
      <w:r w:rsidR="004F30E6">
        <w:t>to</w:t>
      </w:r>
      <w:r w:rsidR="002B70E1">
        <w:t xml:space="preserve"> a </w:t>
      </w:r>
      <w:r w:rsidR="004F30E6">
        <w:t xml:space="preserve">protein </w:t>
      </w:r>
      <w:r w:rsidR="002B70E1">
        <w:t xml:space="preserve">complex based on the analysis reported in </w:t>
      </w:r>
      <w:r w:rsidR="0072180C" w:rsidRPr="0072180C">
        <w:t>Crozier</w:t>
      </w:r>
      <w:r w:rsidR="0072180C">
        <w:t xml:space="preserve"> et al. </w:t>
      </w:r>
      <w:r w:rsidR="0072180C">
        <w:fldChar w:fldCharType="begin">
          <w:fldData xml:space="preserve">PEVuZE5vdGU+PENpdGU+PEF1dGhvcj5Dcm96aWVyPC9BdXRob3I+PFllYXI+MjAxNzwvWWVhcj48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jU0LTIyNjc8L3BhZ2VzPjx2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</w:fldData>
        </w:fldChar>
      </w:r>
      <w:r w:rsidR="0072180C">
        <w:instrText xml:space="preserve"> ADDIN EN.CITE </w:instrText>
      </w:r>
      <w:r w:rsidR="0072180C">
        <w:fldChar w:fldCharType="begin">
          <w:fldData xml:space="preserve">PEVuZE5vdGU+PENpdGU+PEF1dGhvcj5Dcm96aWVyPC9BdXRob3I+PFllYXI+MjAxNzwvWWVhcj48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jU0LTIyNjc8L3BhZ2VzPjx2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</w:fldData>
        </w:fldChar>
      </w:r>
      <w:r w:rsidR="0072180C">
        <w:instrText xml:space="preserve"> ADDIN EN.CITE.DATA </w:instrText>
      </w:r>
      <w:r w:rsidR="0072180C">
        <w:fldChar w:fldCharType="end"/>
      </w:r>
      <w:r w:rsidR="0072180C">
        <w:fldChar w:fldCharType="separate"/>
      </w:r>
      <w:r w:rsidR="0072180C">
        <w:rPr>
          <w:noProof/>
        </w:rPr>
        <w:t>[</w:t>
      </w:r>
      <w:hyperlink w:anchor="_ENREF_15" w:tooltip="Crozier, 2017 #235" w:history="1">
        <w:r w:rsidR="00BB762B">
          <w:rPr>
            <w:noProof/>
          </w:rPr>
          <w:t>15</w:t>
        </w:r>
      </w:hyperlink>
      <w:r w:rsidR="0072180C">
        <w:rPr>
          <w:noProof/>
        </w:rPr>
        <w:t>]</w:t>
      </w:r>
      <w:r w:rsidR="0072180C">
        <w:fldChar w:fldCharType="end"/>
      </w:r>
      <w:r w:rsidR="0072180C">
        <w:t>.</w:t>
      </w:r>
      <w:r w:rsidR="008F4C97">
        <w:t xml:space="preserve">We </w:t>
      </w:r>
      <w:r w:rsidR="0072180C">
        <w:t xml:space="preserve">then </w:t>
      </w:r>
      <w:r w:rsidR="008F4C97">
        <w:t xml:space="preserve">looked at the differences </w:t>
      </w:r>
      <w:r w:rsidR="00CF7D58">
        <w:t>of</w:t>
      </w:r>
      <w:r w:rsidR="008F4C97">
        <w:t xml:space="preserve"> the BSF and PCF </w:t>
      </w:r>
      <w:r w:rsidR="00CF7D58">
        <w:t>transcriptome</w:t>
      </w:r>
      <w:r w:rsidR="005C6995">
        <w:t>s</w:t>
      </w:r>
      <w:r w:rsidR="00CF7D58">
        <w:t xml:space="preserve"> </w:t>
      </w:r>
      <w:r w:rsidR="008F4C97">
        <w:t>by computing</w:t>
      </w:r>
      <w:r w:rsidR="003D7A96">
        <w:t xml:space="preserve"> </w:t>
      </w:r>
      <w:r w:rsidR="008F4C97">
        <w:t xml:space="preserve">the </w:t>
      </w:r>
      <w:r w:rsidR="003D7A96" w:rsidRPr="003D7A96">
        <w:t xml:space="preserve">log2 fold changes </w:t>
      </w:r>
      <w:r w:rsidR="003D7A96">
        <w:t xml:space="preserve">values of the </w:t>
      </w:r>
      <w:r w:rsidR="00CF7D58">
        <w:t>RNA-</w:t>
      </w:r>
      <w:proofErr w:type="spellStart"/>
      <w:r w:rsidR="00CF7D58">
        <w:t>seq</w:t>
      </w:r>
      <w:proofErr w:type="spellEnd"/>
      <w:r w:rsidR="00CF7D58">
        <w:t xml:space="preserve"> read counts for </w:t>
      </w:r>
      <w:r w:rsidR="003D7A96">
        <w:t>total and ribosome</w:t>
      </w:r>
      <w:r w:rsidR="003D7A96" w:rsidRPr="003D7A96">
        <w:t xml:space="preserve">-protected </w:t>
      </w:r>
      <w:r w:rsidR="00CF7D58">
        <w:t xml:space="preserve">RNA </w:t>
      </w:r>
      <w:r w:rsidR="0074182D">
        <w:t xml:space="preserve">using the </w:t>
      </w:r>
      <w:r w:rsidR="0074182D" w:rsidRPr="0074182D">
        <w:t>Vasquez</w:t>
      </w:r>
      <w:r w:rsidR="0074182D">
        <w:t xml:space="preserve"> </w:t>
      </w:r>
      <w:r w:rsidR="008F385E">
        <w:t>et al.</w:t>
      </w:r>
      <w:r w:rsidR="0074182D">
        <w:t xml:space="preserve"> study </w:t>
      </w:r>
      <w:r w:rsidR="003D7A96">
        <w:fldChar w:fldCharType="begin">
          <w:fldData xml:space="preserve">PEVuZE5vdGU+PENpdGU+PEF1dGhvcj5WYXNxdWV6PC9BdXRob3I+PFllYXI+MjAxNDwvWWVhcj48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M2MjMtMzc8L3BhZ2VzPjx2b2x1bWU+NDI8L3ZvbHVtZT48bnVtYmVyPjY8L251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</w:fldData>
        </w:fldChar>
      </w:r>
      <w:r w:rsidR="00AF4E8E">
        <w:instrText xml:space="preserve"> ADDIN EN.CITE </w:instrText>
      </w:r>
      <w:r w:rsidR="00AF4E8E">
        <w:fldChar w:fldCharType="begin">
          <w:fldData xml:space="preserve">PEVuZE5vdGU+PENpdGU+PEF1dGhvcj5WYXNxdWV6PC9BdXRob3I+PFllYXI+MjAxNDwvWWVhcj48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</w:fldData>
        </w:fldChar>
      </w:r>
      <w:r w:rsidR="00AF4E8E">
        <w:instrText xml:space="preserve"> ADDIN EN.CITE.DATA </w:instrText>
      </w:r>
      <w:r w:rsidR="00AF4E8E">
        <w:fldChar w:fldCharType="end"/>
      </w:r>
      <w:r w:rsidR="003D7A96">
        <w:fldChar w:fldCharType="separate"/>
      </w:r>
      <w:r w:rsidR="00AF4E8E">
        <w:rPr>
          <w:noProof/>
        </w:rPr>
        <w:t>[</w:t>
      </w:r>
      <w:hyperlink w:anchor="_ENREF_16" w:tooltip="Vasquez, 2014 #226" w:history="1">
        <w:r w:rsidR="00BB762B">
          <w:rPr>
            <w:noProof/>
          </w:rPr>
          <w:t>16</w:t>
        </w:r>
      </w:hyperlink>
      <w:r w:rsidR="00AF4E8E">
        <w:rPr>
          <w:noProof/>
        </w:rPr>
        <w:t>]</w:t>
      </w:r>
      <w:r w:rsidR="003D7A96">
        <w:fldChar w:fldCharType="end"/>
      </w:r>
      <w:r w:rsidR="003D7A96">
        <w:t>.</w:t>
      </w:r>
      <w:r w:rsidR="0074182D">
        <w:t xml:space="preserve"> The same study was used </w:t>
      </w:r>
      <w:r w:rsidR="005C6995">
        <w:t xml:space="preserve">to </w:t>
      </w:r>
      <w:r w:rsidR="008F4C97">
        <w:t>create a</w:t>
      </w:r>
      <w:r w:rsidR="008F385E">
        <w:t>n</w:t>
      </w:r>
      <w:r w:rsidR="008F4C97">
        <w:t xml:space="preserve"> RNA abundance descriptor by</w:t>
      </w:r>
      <w:r w:rsidR="0074182D">
        <w:t xml:space="preserve"> </w:t>
      </w:r>
      <w:r w:rsidR="005227F0">
        <w:t>computing the</w:t>
      </w:r>
      <w:r w:rsidR="0074182D">
        <w:t xml:space="preserve"> log10 values of the </w:t>
      </w:r>
      <w:r w:rsidR="0074182D" w:rsidRPr="0074182D">
        <w:t xml:space="preserve">total </w:t>
      </w:r>
      <w:r w:rsidR="00345335">
        <w:t>read</w:t>
      </w:r>
      <w:r w:rsidR="00345335" w:rsidRPr="0074182D">
        <w:t xml:space="preserve"> count</w:t>
      </w:r>
      <w:r w:rsidR="00345335">
        <w:t>s for the</w:t>
      </w:r>
      <w:r w:rsidR="00345335" w:rsidRPr="0074182D">
        <w:t xml:space="preserve"> </w:t>
      </w:r>
      <w:r w:rsidR="0074182D" w:rsidRPr="0074182D">
        <w:t>transcriptome and ribosome-protected transcriptome</w:t>
      </w:r>
      <w:r w:rsidR="0074182D">
        <w:t xml:space="preserve"> </w:t>
      </w:r>
      <w:r w:rsidR="00345335">
        <w:t>of</w:t>
      </w:r>
      <w:r w:rsidR="0074182D">
        <w:t xml:space="preserve"> </w:t>
      </w:r>
      <w:r w:rsidR="00345335">
        <w:t xml:space="preserve">the </w:t>
      </w:r>
      <w:r w:rsidR="00345335" w:rsidRPr="00345335">
        <w:rPr>
          <w:i/>
        </w:rPr>
        <w:t>T. brucei</w:t>
      </w:r>
      <w:r w:rsidR="00345335">
        <w:t xml:space="preserve"> </w:t>
      </w:r>
      <w:r w:rsidR="007A5CC4">
        <w:t>genes</w:t>
      </w:r>
      <w:r w:rsidR="00345335">
        <w:t>,</w:t>
      </w:r>
      <w:r w:rsidR="007A5CC4">
        <w:t xml:space="preserve"> in</w:t>
      </w:r>
      <w:r w:rsidR="0074182D">
        <w:t xml:space="preserve"> </w:t>
      </w:r>
      <w:r w:rsidR="00345335">
        <w:t xml:space="preserve">both </w:t>
      </w:r>
      <w:r w:rsidR="0074182D">
        <w:t>BSF and PCF life stages.</w:t>
      </w:r>
      <w:r w:rsidR="001C482F">
        <w:t xml:space="preserve"> </w:t>
      </w:r>
      <w:r w:rsidR="00735FBE">
        <w:t xml:space="preserve">Further descriptors were </w:t>
      </w:r>
      <w:r w:rsidR="0009298F">
        <w:t xml:space="preserve">engineered </w:t>
      </w:r>
      <w:r w:rsidR="00735FBE">
        <w:t>from t</w:t>
      </w:r>
      <w:r w:rsidR="002A0C88">
        <w:t>he</w:t>
      </w:r>
      <w:r w:rsidR="00466791">
        <w:t xml:space="preserve"> </w:t>
      </w:r>
      <w:r w:rsidR="00E4329B">
        <w:t xml:space="preserve">changes in </w:t>
      </w:r>
      <w:r w:rsidR="00782A4D">
        <w:t xml:space="preserve">individual protein group </w:t>
      </w:r>
      <w:r w:rsidR="009D3291">
        <w:t>abundance</w:t>
      </w:r>
      <w:r w:rsidR="00782A4D">
        <w:t>s</w:t>
      </w:r>
      <w:r w:rsidR="00466791">
        <w:t xml:space="preserve"> </w:t>
      </w:r>
      <w:r w:rsidR="00782A4D">
        <w:t xml:space="preserve">within </w:t>
      </w:r>
      <w:r w:rsidR="00466791">
        <w:t xml:space="preserve">the PCF </w:t>
      </w:r>
      <w:r w:rsidR="00EC4B2A">
        <w:t>proteome</w:t>
      </w:r>
      <w:r w:rsidR="00466791">
        <w:t xml:space="preserve"> during cell cycle progression </w:t>
      </w:r>
      <w:r w:rsidR="00EC19F6">
        <w:fldChar w:fldCharType="begin">
          <w:fldData xml:space="preserve">PEVuZE5vdGU+PENpdGU+PEF1dGhvcj5Dcm96aWVyPC9BdXRob3I+PFllYXI+MjAxODwvWWVhcj48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TE4NC0xMTk1PC9w
YWdlcz48dm9sdW1lPjE3PC92b2x1bWU+PG51bWJlcj42PC9udW1iZXI+PGRhdGVzPjx5ZWFyPjIw
MTg8L3llYXI+PHB1Yi1kYXRlcz48ZGF0ZT5KdW48L2RhdGU+PC9wdWItZGF0ZXM+PC9kYXRlcz48
aXNibj4xNTM1LTk0ODQgKEVsZWN0cm9uaWMpJiN4RDsxNTM1LTk0NzYgKExpbmtpbmcpPC9pc2Ju
PjxhY2Nlc3Npb24tbnVtPjI5NTU1Njg3PC9hY2Nlc3Npb24tbnVtPjx1cmxzPjxyZWxhdGVkLXVy
bHM+PHVybD5odHRwOi8vd3d3Lm5jYmkubmxtLm5paC5nb3YvcHVibWVkLzI5NTU1Njg3PC91cmw+
PC9yZWxhdGVkLXVybHM+PC91cmxzPjxjdXN0b20yPjU5ODYyNDI8L2N1c3RvbTI+PGVsZWN0cm9u
aWMtcmVzb3VyY2UtbnVtPjEwLjEwNzQvbWNwLlJBMTE4LjAwMDY1MDwvZWxlY3Ryb25pYy1yZXNv
dXJjZS1udW0+PC9yZWNvcmQ+PC9DaXRlPjwvRW5kTm90ZT4A
</w:fldData>
        </w:fldChar>
      </w:r>
      <w:r w:rsidR="00AF4E8E">
        <w:instrText xml:space="preserve"> ADDIN EN.CITE </w:instrText>
      </w:r>
      <w:r w:rsidR="00AF4E8E">
        <w:fldChar w:fldCharType="begin">
          <w:fldData xml:space="preserve">PEVuZE5vdGU+PENpdGU+PEF1dGhvcj5Dcm96aWVyPC9BdXRob3I+PFllYXI+MjAxODwvWWVhcj48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</w:fldData>
        </w:fldChar>
      </w:r>
      <w:r w:rsidR="00AF4E8E">
        <w:instrText xml:space="preserve"> ADDIN EN.CITE.DATA </w:instrText>
      </w:r>
      <w:r w:rsidR="00AF4E8E">
        <w:fldChar w:fldCharType="end"/>
      </w:r>
      <w:r w:rsidR="00EC19F6">
        <w:fldChar w:fldCharType="separate"/>
      </w:r>
      <w:r w:rsidR="00AF4E8E">
        <w:rPr>
          <w:noProof/>
        </w:rPr>
        <w:t>[</w:t>
      </w:r>
      <w:hyperlink w:anchor="_ENREF_17" w:tooltip="Crozier, 2018 #118" w:history="1">
        <w:r w:rsidR="00BB762B">
          <w:rPr>
            <w:noProof/>
          </w:rPr>
          <w:t>17</w:t>
        </w:r>
      </w:hyperlink>
      <w:r w:rsidR="00AF4E8E">
        <w:rPr>
          <w:noProof/>
        </w:rPr>
        <w:t>]</w:t>
      </w:r>
      <w:r w:rsidR="00EC19F6">
        <w:fldChar w:fldCharType="end"/>
      </w:r>
      <w:r w:rsidR="00466791">
        <w:t xml:space="preserve">. </w:t>
      </w:r>
      <w:r w:rsidR="00EC19F6">
        <w:t xml:space="preserve">From </w:t>
      </w:r>
      <w:r w:rsidR="009D3291">
        <w:t xml:space="preserve">this </w:t>
      </w:r>
      <w:r w:rsidR="000E6050">
        <w:t>time-</w:t>
      </w:r>
      <w:r w:rsidR="00735FBE">
        <w:t>course experiment</w:t>
      </w:r>
      <w:r w:rsidR="009D3291">
        <w:t xml:space="preserve">, </w:t>
      </w:r>
      <w:r w:rsidR="00EC19F6">
        <w:t xml:space="preserve">we extracted two categorical features and one </w:t>
      </w:r>
      <w:r w:rsidR="000E6050" w:rsidRPr="000E6050">
        <w:t xml:space="preserve">continuous </w:t>
      </w:r>
      <w:r w:rsidR="00EC19F6">
        <w:t xml:space="preserve">variable. The two categorical features </w:t>
      </w:r>
      <w:r w:rsidR="007F3E68">
        <w:t xml:space="preserve">were </w:t>
      </w:r>
      <w:r w:rsidR="00EC19F6">
        <w:t>the time</w:t>
      </w:r>
      <w:r w:rsidR="007F3E68">
        <w:t xml:space="preserve">s of </w:t>
      </w:r>
      <w:r w:rsidR="00EC19F6">
        <w:t xml:space="preserve">the maximum </w:t>
      </w:r>
      <w:r w:rsidR="007F3E68">
        <w:t xml:space="preserve">(MAX) and minimum (MIN) </w:t>
      </w:r>
      <w:r w:rsidR="00030403">
        <w:t>abundance</w:t>
      </w:r>
      <w:r w:rsidR="00EC19F6">
        <w:t xml:space="preserve"> </w:t>
      </w:r>
      <w:r w:rsidR="000E6050">
        <w:t>for each protein in the time-</w:t>
      </w:r>
      <w:r w:rsidR="00654729">
        <w:t>course experiment</w:t>
      </w:r>
      <w:r w:rsidR="00EC19F6">
        <w:t>.</w:t>
      </w:r>
      <w:r w:rsidR="00030403">
        <w:t xml:space="preserve"> </w:t>
      </w:r>
      <w:r w:rsidR="00654729">
        <w:t>The continu</w:t>
      </w:r>
      <w:r w:rsidR="007F3E68">
        <w:t>ous</w:t>
      </w:r>
      <w:r w:rsidR="00654729">
        <w:t xml:space="preserve"> variable </w:t>
      </w:r>
      <w:r w:rsidR="007F3E68">
        <w:t>was</w:t>
      </w:r>
      <w:r w:rsidR="00654729">
        <w:t xml:space="preserve"> the</w:t>
      </w:r>
      <w:r w:rsidR="00030403">
        <w:t xml:space="preserve"> log2 fold change between the MAX and MIN protein abundance values ac</w:t>
      </w:r>
      <w:r w:rsidR="000E6050">
        <w:t>ross the time-</w:t>
      </w:r>
      <w:r w:rsidR="00654729">
        <w:t>course experiment</w:t>
      </w:r>
      <w:r w:rsidR="00030403">
        <w:t xml:space="preserve">. </w:t>
      </w:r>
      <w:r w:rsidR="0046529D">
        <w:t>The same</w:t>
      </w:r>
      <w:r w:rsidR="00654729">
        <w:t xml:space="preserve"> feature extraction strategy </w:t>
      </w:r>
      <w:r w:rsidR="00030403">
        <w:t xml:space="preserve">was </w:t>
      </w:r>
      <w:r w:rsidR="00262B7D">
        <w:t xml:space="preserve">further applied to </w:t>
      </w:r>
      <w:r w:rsidR="004F30E6">
        <w:t xml:space="preserve">several other </w:t>
      </w:r>
      <w:r w:rsidR="00262B7D">
        <w:t xml:space="preserve">time course experiments studying the </w:t>
      </w:r>
      <w:r w:rsidR="009D3291">
        <w:t xml:space="preserve">changes in proteome and transcriptome abundance during </w:t>
      </w:r>
      <w:r w:rsidR="009D3291" w:rsidRPr="00735FBE">
        <w:rPr>
          <w:i/>
        </w:rPr>
        <w:t>T. brucei</w:t>
      </w:r>
      <w:r w:rsidR="009D3291">
        <w:t xml:space="preserve"> differentiation</w:t>
      </w:r>
      <w:r w:rsidR="00262B7D">
        <w:t xml:space="preserve"> from the BSF to PCF life stage </w:t>
      </w:r>
      <w:r w:rsidR="00262B7D">
        <w:fldChar w:fldCharType="begin">
          <w:fldData xml:space="preserve">PEVuZE5vdGU+PENpdGU+PEF1dGhvcj5EZWp1bmc8L0F1dGhvcj48WWVhcj4yMDE2PC9ZZWFyPjxS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0ODI8L3BhZ2VzPjx2b2x1bWU+MTA8L3ZvbHVtZT48a2V5d29yZHM+PGtleXdv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NDk1PC9wYWdlcz48dm9sdW1lPjEwPC92b2x1bWU+PGtleXdvcmRzPjxrZXl3b3JkPkNsdXN0ZXIg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ODQyNTwv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</w:fldData>
        </w:fldChar>
      </w:r>
      <w:r w:rsidR="00AF4E8E">
        <w:instrText xml:space="preserve"> ADDIN EN.CITE </w:instrText>
      </w:r>
      <w:r w:rsidR="00AF4E8E">
        <w:fldChar w:fldCharType="begin">
          <w:fldData xml:space="preserve">PEVuZE5vdGU+PENpdGU+PEF1dGhvcj5EZWp1bmc8L0F1dGhvcj48WWVhcj4yMDE2PC9ZZWFyPjxS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0ODI8L3BhZ2VzPjx2b2x1bWU+MTA8L3ZvbHVtZT48a2V5d29yZHM+PGtleXdv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NDk1PC9wYWdlcz48dm9sdW1lPjEwPC92b2x1bWU+PGtleXdvcmRzPjxrZXl3b3JkPkNsdXN0ZXIg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</w:fldData>
        </w:fldChar>
      </w:r>
      <w:r w:rsidR="00AF4E8E">
        <w:instrText xml:space="preserve"> ADDIN EN.CITE.DATA </w:instrText>
      </w:r>
      <w:r w:rsidR="00AF4E8E">
        <w:fldChar w:fldCharType="end"/>
      </w:r>
      <w:r w:rsidR="00262B7D">
        <w:fldChar w:fldCharType="separate"/>
      </w:r>
      <w:r w:rsidR="00AF4E8E">
        <w:rPr>
          <w:noProof/>
        </w:rPr>
        <w:t>[</w:t>
      </w:r>
      <w:hyperlink w:anchor="_ENREF_8" w:tooltip="Dejung, 2016 #214" w:history="1">
        <w:r w:rsidR="00BB762B">
          <w:rPr>
            <w:noProof/>
          </w:rPr>
          <w:t>8</w:t>
        </w:r>
      </w:hyperlink>
      <w:r w:rsidR="00AF4E8E">
        <w:rPr>
          <w:noProof/>
        </w:rPr>
        <w:t xml:space="preserve">, </w:t>
      </w:r>
      <w:hyperlink w:anchor="_ENREF_18" w:tooltip="Jensen, 2009 #220" w:history="1">
        <w:r w:rsidR="00BB762B">
          <w:rPr>
            <w:noProof/>
          </w:rPr>
          <w:t>18-22</w:t>
        </w:r>
      </w:hyperlink>
      <w:r w:rsidR="00AF4E8E">
        <w:rPr>
          <w:noProof/>
        </w:rPr>
        <w:t>]</w:t>
      </w:r>
      <w:r w:rsidR="00262B7D">
        <w:fldChar w:fldCharType="end"/>
      </w:r>
      <w:r w:rsidR="00E0233F">
        <w:t>.</w:t>
      </w:r>
      <w:r w:rsidR="001A427B">
        <w:t xml:space="preserve"> </w:t>
      </w:r>
      <w:r w:rsidR="0009298F">
        <w:t>We also assemble</w:t>
      </w:r>
      <w:r w:rsidR="004F30E6">
        <w:t>d</w:t>
      </w:r>
      <w:r w:rsidR="0009298F">
        <w:t xml:space="preserve"> </w:t>
      </w:r>
      <w:r w:rsidR="005562B5">
        <w:t xml:space="preserve">biological </w:t>
      </w:r>
      <w:r w:rsidR="0009298F">
        <w:t>descriptor</w:t>
      </w:r>
      <w:r w:rsidR="005562B5">
        <w:t>s</w:t>
      </w:r>
      <w:r w:rsidR="0009298F">
        <w:t xml:space="preserve"> to capture</w:t>
      </w:r>
      <w:r w:rsidR="00D13837">
        <w:t xml:space="preserve"> </w:t>
      </w:r>
      <w:r w:rsidR="0009298F">
        <w:t>the differential express</w:t>
      </w:r>
      <w:r w:rsidR="00961E9A">
        <w:t xml:space="preserve"> genes</w:t>
      </w:r>
      <w:r w:rsidR="0009298F">
        <w:t xml:space="preserve"> </w:t>
      </w:r>
      <w:r w:rsidR="005562B5">
        <w:t xml:space="preserve">between the BSF </w:t>
      </w:r>
      <w:r w:rsidR="00D13837">
        <w:t xml:space="preserve">and </w:t>
      </w:r>
      <w:r w:rsidR="005562B5">
        <w:t xml:space="preserve">ATF </w:t>
      </w:r>
      <w:r w:rsidR="005562B5">
        <w:lastRenderedPageBreak/>
        <w:t>(</w:t>
      </w:r>
      <w:r w:rsidR="005562B5" w:rsidRPr="005562B5">
        <w:t>adipose tissue forms</w:t>
      </w:r>
      <w:r w:rsidR="005562B5">
        <w:t xml:space="preserve">) life stages </w:t>
      </w:r>
      <w:r w:rsidR="005562B5">
        <w:fldChar w:fldCharType="begin">
          <w:fldData xml:space="preserve">PEVuZE5vdGU+PENpdGU+PEF1dGhvcj5UcmluZGFkZTwvQXV0aG9yPjxZZWFyPjIwMTY8L1llYXI+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</w:fldData>
        </w:fldChar>
      </w:r>
      <w:r w:rsidR="00AF4E8E">
        <w:instrText xml:space="preserve"> ADDIN EN.CITE </w:instrText>
      </w:r>
      <w:r w:rsidR="00AF4E8E">
        <w:fldChar w:fldCharType="begin">
          <w:fldData xml:space="preserve">PEVuZE5vdGU+PENpdGU+PEF1dGhvcj5UcmluZGFkZTwvQXV0aG9yPjxZZWFyPjIwMTY8L1llYXI+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</w:fldData>
        </w:fldChar>
      </w:r>
      <w:r w:rsidR="00AF4E8E">
        <w:instrText xml:space="preserve"> ADDIN EN.CITE.DATA </w:instrText>
      </w:r>
      <w:r w:rsidR="00AF4E8E">
        <w:fldChar w:fldCharType="end"/>
      </w:r>
      <w:r w:rsidR="005562B5">
        <w:fldChar w:fldCharType="separate"/>
      </w:r>
      <w:r w:rsidR="00AF4E8E">
        <w:rPr>
          <w:noProof/>
        </w:rPr>
        <w:t>[</w:t>
      </w:r>
      <w:hyperlink w:anchor="_ENREF_23" w:tooltip="Trindade, 2016 #227" w:history="1">
        <w:r w:rsidR="00BB762B">
          <w:rPr>
            <w:noProof/>
          </w:rPr>
          <w:t>23</w:t>
        </w:r>
      </w:hyperlink>
      <w:r w:rsidR="00AF4E8E">
        <w:rPr>
          <w:noProof/>
        </w:rPr>
        <w:t>]</w:t>
      </w:r>
      <w:r w:rsidR="005562B5">
        <w:fldChar w:fldCharType="end"/>
      </w:r>
      <w:r w:rsidR="00D13837">
        <w:t>. For this experiment, we computed the log2 fold change</w:t>
      </w:r>
      <w:r w:rsidR="00CE1250">
        <w:t>s</w:t>
      </w:r>
      <w:r w:rsidR="00D13837">
        <w:t xml:space="preserve"> between the </w:t>
      </w:r>
      <w:r w:rsidR="00731AD3">
        <w:t>ATF and BSF samples</w:t>
      </w:r>
      <w:r w:rsidR="00D13837">
        <w:t xml:space="preserve">. </w:t>
      </w:r>
      <w:r w:rsidR="000E6050" w:rsidRPr="000E6050">
        <w:t>We also considered the response of the parasites to glucose depletion</w:t>
      </w:r>
      <w:r w:rsidR="00B666BE">
        <w:t xml:space="preserve"> by computing </w:t>
      </w:r>
      <w:r w:rsidR="00867603">
        <w:t xml:space="preserve">three features: </w:t>
      </w:r>
      <w:r w:rsidR="00961E9A">
        <w:t>T</w:t>
      </w:r>
      <w:r w:rsidR="00B666BE">
        <w:t>he log2 fold changes between the RNA-</w:t>
      </w:r>
      <w:proofErr w:type="spellStart"/>
      <w:r w:rsidR="00B666BE">
        <w:t>seq</w:t>
      </w:r>
      <w:proofErr w:type="spellEnd"/>
      <w:r w:rsidR="00B666BE">
        <w:t xml:space="preserve"> read counts of </w:t>
      </w:r>
      <w:r w:rsidR="00961E9A">
        <w:t xml:space="preserve">1) </w:t>
      </w:r>
      <w:r w:rsidR="00B666BE">
        <w:t>glucose</w:t>
      </w:r>
      <w:r w:rsidR="00961E9A">
        <w:t>-</w:t>
      </w:r>
      <w:r w:rsidR="00B666BE">
        <w:t xml:space="preserve">fed </w:t>
      </w:r>
      <w:r w:rsidR="00867603" w:rsidRPr="00867603">
        <w:t xml:space="preserve">SS </w:t>
      </w:r>
      <w:r w:rsidR="00B666BE">
        <w:t>BSF versus glucose</w:t>
      </w:r>
      <w:r w:rsidR="00961E9A">
        <w:t>-</w:t>
      </w:r>
      <w:r w:rsidR="00B666BE">
        <w:t xml:space="preserve">starved </w:t>
      </w:r>
      <w:r w:rsidR="00867603" w:rsidRPr="00867603">
        <w:t xml:space="preserve">SS </w:t>
      </w:r>
      <w:r w:rsidR="00867603">
        <w:t xml:space="preserve"> </w:t>
      </w:r>
      <w:r w:rsidR="00B666BE">
        <w:t>BSF parasites</w:t>
      </w:r>
      <w:r w:rsidR="00867603">
        <w:t>, 2) glucose</w:t>
      </w:r>
      <w:r w:rsidR="00961E9A">
        <w:t>-</w:t>
      </w:r>
      <w:r w:rsidR="00867603">
        <w:t>fed L</w:t>
      </w:r>
      <w:r w:rsidR="00867603" w:rsidRPr="00867603">
        <w:t xml:space="preserve">S </w:t>
      </w:r>
      <w:r w:rsidR="00867603">
        <w:t>BSF parasites versus glucose</w:t>
      </w:r>
      <w:r w:rsidR="00961E9A">
        <w:t>-</w:t>
      </w:r>
      <w:r w:rsidR="00867603">
        <w:t xml:space="preserve">fed </w:t>
      </w:r>
      <w:r w:rsidR="00867603" w:rsidRPr="00867603">
        <w:t xml:space="preserve">SS </w:t>
      </w:r>
      <w:r w:rsidR="00867603">
        <w:t>BSF parasites and 3) glucose</w:t>
      </w:r>
      <w:r w:rsidR="00961E9A">
        <w:t>-</w:t>
      </w:r>
      <w:r w:rsidR="00867603">
        <w:t>fed L</w:t>
      </w:r>
      <w:r w:rsidR="00867603" w:rsidRPr="00867603">
        <w:t xml:space="preserve">S </w:t>
      </w:r>
      <w:r w:rsidR="00867603">
        <w:t>BSF parasites versus glucose</w:t>
      </w:r>
      <w:r w:rsidR="00961E9A">
        <w:t>-</w:t>
      </w:r>
      <w:r w:rsidR="00867603">
        <w:t xml:space="preserve">starved </w:t>
      </w:r>
      <w:r w:rsidR="00867603" w:rsidRPr="00867603">
        <w:t xml:space="preserve">SS </w:t>
      </w:r>
      <w:r w:rsidR="00867603">
        <w:t xml:space="preserve">BSF parasites </w:t>
      </w:r>
      <w:r w:rsidR="000B63D4">
        <w:fldChar w:fldCharType="begin">
          <w:fldData xml:space="preserve">PEVuZE5vdGU+PENpdGU+PEF1dGhvcj5RaXU8L0F1dGhvcj48WWVhcj4yMDE4PC9ZZWFyPjxSZWNO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</w:fldData>
        </w:fldChar>
      </w:r>
      <w:r w:rsidR="00AF4E8E">
        <w:instrText xml:space="preserve"> ADDIN EN.CITE </w:instrText>
      </w:r>
      <w:r w:rsidR="00AF4E8E">
        <w:fldChar w:fldCharType="begin">
          <w:fldData xml:space="preserve">PEVuZE5vdGU+PENpdGU+PEF1dGhvcj5RaXU8L0F1dGhvcj48WWVhcj4yMDE4PC9ZZWFyPjxSZWNO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</w:fldData>
        </w:fldChar>
      </w:r>
      <w:r w:rsidR="00AF4E8E">
        <w:instrText xml:space="preserve"> ADDIN EN.CITE.DATA </w:instrText>
      </w:r>
      <w:r w:rsidR="00AF4E8E">
        <w:fldChar w:fldCharType="end"/>
      </w:r>
      <w:r w:rsidR="000B63D4">
        <w:fldChar w:fldCharType="separate"/>
      </w:r>
      <w:r w:rsidR="00AF4E8E">
        <w:rPr>
          <w:noProof/>
        </w:rPr>
        <w:t>[</w:t>
      </w:r>
      <w:hyperlink w:anchor="_ENREF_24" w:tooltip="Qiu, 2018 #228" w:history="1">
        <w:r w:rsidR="00BB762B">
          <w:rPr>
            <w:noProof/>
          </w:rPr>
          <w:t>24</w:t>
        </w:r>
      </w:hyperlink>
      <w:r w:rsidR="00AF4E8E">
        <w:rPr>
          <w:noProof/>
        </w:rPr>
        <w:t>]</w:t>
      </w:r>
      <w:r w:rsidR="000B63D4">
        <w:fldChar w:fldCharType="end"/>
      </w:r>
      <w:r w:rsidR="00767C79">
        <w:t xml:space="preserve">. </w:t>
      </w:r>
      <w:r w:rsidR="00694D1C">
        <w:t xml:space="preserve">We further </w:t>
      </w:r>
      <w:r w:rsidR="00237F29">
        <w:t xml:space="preserve">created a gene lethality descriptor by using </w:t>
      </w:r>
      <w:r w:rsidR="00694D1C">
        <w:t xml:space="preserve">the </w:t>
      </w:r>
      <w:r w:rsidR="00694D1C" w:rsidRPr="00694D1C">
        <w:t>RNA interference</w:t>
      </w:r>
      <w:r w:rsidR="00B666BE">
        <w:t xml:space="preserve"> (RNAi</w:t>
      </w:r>
      <w:r w:rsidR="004D7A58">
        <w:t>)</w:t>
      </w:r>
      <w:r w:rsidR="00694D1C" w:rsidRPr="00694D1C">
        <w:t xml:space="preserve"> </w:t>
      </w:r>
      <w:r w:rsidR="00694D1C">
        <w:t>h</w:t>
      </w:r>
      <w:r w:rsidR="00694D1C" w:rsidRPr="00694D1C">
        <w:t>igh-throughput phenotyping</w:t>
      </w:r>
      <w:r w:rsidR="00694D1C">
        <w:t xml:space="preserve"> experiment</w:t>
      </w:r>
      <w:r w:rsidR="00237F29">
        <w:t xml:space="preserve"> of </w:t>
      </w:r>
      <w:proofErr w:type="spellStart"/>
      <w:r w:rsidR="00237F29" w:rsidRPr="00237F29">
        <w:t>Alsford</w:t>
      </w:r>
      <w:proofErr w:type="spellEnd"/>
      <w:r w:rsidR="00237F29" w:rsidRPr="00237F29">
        <w:t xml:space="preserve"> </w:t>
      </w:r>
      <w:r w:rsidR="008F385E">
        <w:t>et al.</w:t>
      </w:r>
      <w:r w:rsidR="00237F29">
        <w:t xml:space="preserve"> </w:t>
      </w:r>
      <w:r w:rsidR="00237F29">
        <w:fldChar w:fldCharType="begin">
          <w:fldData xml:space="preserve">PEVuZE5vdGU+PENpdGU+PEF1dGhvcj5BbHNmb3JkPC9BdXRob3I+PFllYXI+MjAxMTwvWWVhcj48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5MTUtMjQ8L3BhZ2VzPjx2b2x1bWU+MjE8L3ZvbHVtZT48bnVt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</w:fldData>
        </w:fldChar>
      </w:r>
      <w:r w:rsidR="00AF4E8E">
        <w:instrText xml:space="preserve"> ADDIN EN.CITE </w:instrText>
      </w:r>
      <w:r w:rsidR="00AF4E8E">
        <w:fldChar w:fldCharType="begin">
          <w:fldData xml:space="preserve">PEVuZE5vdGU+PENpdGU+PEF1dGhvcj5BbHNmb3JkPC9BdXRob3I+PFllYXI+MjAxMTwvWWVhcj48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</w:fldData>
        </w:fldChar>
      </w:r>
      <w:r w:rsidR="00AF4E8E">
        <w:instrText xml:space="preserve"> ADDIN EN.CITE.DATA </w:instrText>
      </w:r>
      <w:r w:rsidR="00AF4E8E">
        <w:fldChar w:fldCharType="end"/>
      </w:r>
      <w:r w:rsidR="00237F29">
        <w:fldChar w:fldCharType="separate"/>
      </w:r>
      <w:r w:rsidR="00AF4E8E">
        <w:rPr>
          <w:noProof/>
        </w:rPr>
        <w:t>[</w:t>
      </w:r>
      <w:hyperlink w:anchor="_ENREF_25" w:tooltip="Alsford, 2011 #229" w:history="1">
        <w:r w:rsidR="00BB762B">
          <w:rPr>
            <w:noProof/>
          </w:rPr>
          <w:t>25</w:t>
        </w:r>
      </w:hyperlink>
      <w:r w:rsidR="00AF4E8E">
        <w:rPr>
          <w:noProof/>
        </w:rPr>
        <w:t>]</w:t>
      </w:r>
      <w:r w:rsidR="00237F29">
        <w:fldChar w:fldCharType="end"/>
      </w:r>
      <w:r w:rsidR="00237F29">
        <w:t>. From this study</w:t>
      </w:r>
      <w:r w:rsidR="00B666BE">
        <w:t>,</w:t>
      </w:r>
      <w:r w:rsidR="00237F29">
        <w:t xml:space="preserve"> we</w:t>
      </w:r>
      <w:r w:rsidR="00694D1C">
        <w:t xml:space="preserve"> </w:t>
      </w:r>
      <w:r w:rsidR="00A31750">
        <w:t>extract</w:t>
      </w:r>
      <w:r w:rsidR="00237F29">
        <w:t>ed</w:t>
      </w:r>
      <w:r w:rsidR="00694D1C">
        <w:t xml:space="preserve"> the log2 fold change </w:t>
      </w:r>
      <w:r w:rsidR="00B666BE">
        <w:t>of</w:t>
      </w:r>
      <w:r w:rsidR="00A31750">
        <w:t xml:space="preserve"> the parasite </w:t>
      </w:r>
      <w:r w:rsidR="001E490C">
        <w:t>RNA-</w:t>
      </w:r>
      <w:proofErr w:type="spellStart"/>
      <w:r w:rsidR="001E490C">
        <w:t>seq</w:t>
      </w:r>
      <w:proofErr w:type="spellEnd"/>
      <w:r w:rsidR="001E490C">
        <w:t xml:space="preserve"> </w:t>
      </w:r>
      <w:r w:rsidR="00A31750">
        <w:t xml:space="preserve">read counts before and after </w:t>
      </w:r>
      <w:r w:rsidR="00237F29">
        <w:t xml:space="preserve">three days of </w:t>
      </w:r>
      <w:r w:rsidR="00B666BE">
        <w:t>RNA</w:t>
      </w:r>
      <w:r w:rsidR="00237F29">
        <w:t xml:space="preserve">i </w:t>
      </w:r>
      <w:r w:rsidR="00A31750">
        <w:t xml:space="preserve">induction. </w:t>
      </w:r>
      <w:r w:rsidR="007B42DF">
        <w:t xml:space="preserve">The changes in RNA abundance after </w:t>
      </w:r>
      <w:r w:rsidR="00005D78" w:rsidRPr="00005D78">
        <w:t xml:space="preserve">overexpressing </w:t>
      </w:r>
      <w:r w:rsidR="007B42DF">
        <w:t xml:space="preserve">the </w:t>
      </w:r>
      <w:r w:rsidR="007B42DF" w:rsidRPr="00005D78">
        <w:t xml:space="preserve">wild type </w:t>
      </w:r>
      <w:r w:rsidR="007B42DF" w:rsidRPr="007B42DF">
        <w:t>RNA helicase DHH1</w:t>
      </w:r>
      <w:r w:rsidR="007E35E8">
        <w:t>,</w:t>
      </w:r>
      <w:r w:rsidR="007B42DF" w:rsidRPr="007B42DF">
        <w:t xml:space="preserve"> </w:t>
      </w:r>
      <w:r w:rsidR="00005D78" w:rsidRPr="00005D78">
        <w:t xml:space="preserve">or </w:t>
      </w:r>
      <w:r w:rsidR="007E35E8">
        <w:t xml:space="preserve">after </w:t>
      </w:r>
      <w:r w:rsidR="00005D78" w:rsidRPr="00005D78">
        <w:t xml:space="preserve">expressing </w:t>
      </w:r>
      <w:r w:rsidR="007B42DF">
        <w:t xml:space="preserve">a </w:t>
      </w:r>
      <w:r w:rsidR="00005D78" w:rsidRPr="00005D78">
        <w:t xml:space="preserve">mutant </w:t>
      </w:r>
      <w:r w:rsidR="007B42DF">
        <w:t>form of this protein</w:t>
      </w:r>
      <w:r w:rsidR="007E35E8">
        <w:t>,</w:t>
      </w:r>
      <w:r w:rsidR="007B42DF">
        <w:t xml:space="preserve"> </w:t>
      </w:r>
      <w:r w:rsidR="00E15969">
        <w:t>have been investigating with a cDNA</w:t>
      </w:r>
      <w:r w:rsidR="00E15969" w:rsidRPr="00E15969">
        <w:t xml:space="preserve"> microarrays</w:t>
      </w:r>
      <w:r w:rsidR="00E15969">
        <w:t xml:space="preserve"> strategy </w:t>
      </w:r>
      <w:r w:rsidR="00E15969">
        <w:fldChar w:fldCharType="begin">
          <w:fldData xml:space="preserve">PEVuZE5vdGU+PENpdGU+PEF1dGhvcj5LcmFtZXI8L0F1dGhvcj48WWVhcj4yMDEwPC9ZZWFyPjxS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</w:fldData>
        </w:fldChar>
      </w:r>
      <w:r w:rsidR="00AF4E8E">
        <w:instrText xml:space="preserve"> ADDIN EN.CITE </w:instrText>
      </w:r>
      <w:r w:rsidR="00AF4E8E">
        <w:fldChar w:fldCharType="begin">
          <w:fldData xml:space="preserve">PEVuZE5vdGU+PENpdGU+PEF1dGhvcj5LcmFtZXI8L0F1dGhvcj48WWVhcj4yMDEwPC9ZZWFyPjxS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</w:fldData>
        </w:fldChar>
      </w:r>
      <w:r w:rsidR="00AF4E8E">
        <w:instrText xml:space="preserve"> ADDIN EN.CITE.DATA </w:instrText>
      </w:r>
      <w:r w:rsidR="00AF4E8E">
        <w:fldChar w:fldCharType="end"/>
      </w:r>
      <w:r w:rsidR="00E15969">
        <w:fldChar w:fldCharType="separate"/>
      </w:r>
      <w:r w:rsidR="00AF4E8E">
        <w:rPr>
          <w:noProof/>
        </w:rPr>
        <w:t>[</w:t>
      </w:r>
      <w:hyperlink w:anchor="_ENREF_26" w:tooltip="Kramer, 2010 #230" w:history="1">
        <w:r w:rsidR="00BB762B">
          <w:rPr>
            <w:noProof/>
          </w:rPr>
          <w:t>26</w:t>
        </w:r>
      </w:hyperlink>
      <w:r w:rsidR="00AF4E8E">
        <w:rPr>
          <w:noProof/>
        </w:rPr>
        <w:t>]</w:t>
      </w:r>
      <w:r w:rsidR="00E15969">
        <w:fldChar w:fldCharType="end"/>
      </w:r>
      <w:r w:rsidR="00E15969">
        <w:t>. The dataset</w:t>
      </w:r>
      <w:r w:rsidR="007B42DF">
        <w:t xml:space="preserve"> </w:t>
      </w:r>
      <w:r w:rsidR="00E15969">
        <w:t xml:space="preserve">is reported in </w:t>
      </w:r>
      <w:proofErr w:type="spellStart"/>
      <w:r w:rsidR="00E15969">
        <w:t>TriTrypDB</w:t>
      </w:r>
      <w:proofErr w:type="spellEnd"/>
      <w:r w:rsidR="00E15969">
        <w:t xml:space="preserve"> </w:t>
      </w:r>
      <w:r w:rsidR="007B42DF">
        <w:t xml:space="preserve">as </w:t>
      </w:r>
      <w:r w:rsidR="00E15969">
        <w:t xml:space="preserve">the </w:t>
      </w:r>
      <w:r w:rsidR="007B42DF">
        <w:t xml:space="preserve">log2 fold changes </w:t>
      </w:r>
      <w:r w:rsidR="001308DA">
        <w:t xml:space="preserve">in </w:t>
      </w:r>
      <w:r w:rsidR="007E35E8">
        <w:t xml:space="preserve">signal intensity </w:t>
      </w:r>
      <w:r w:rsidR="00E15969">
        <w:t xml:space="preserve">between the </w:t>
      </w:r>
      <w:r w:rsidR="000D4900">
        <w:t xml:space="preserve">wild type versus the </w:t>
      </w:r>
      <w:r w:rsidR="007E35E8">
        <w:t xml:space="preserve">experimentally </w:t>
      </w:r>
      <w:r w:rsidR="000D4900">
        <w:t xml:space="preserve">induced </w:t>
      </w:r>
      <w:r w:rsidR="007E35E8">
        <w:t>conditions.</w:t>
      </w:r>
      <w:r w:rsidR="00804EE4">
        <w:t xml:space="preserve"> </w:t>
      </w:r>
      <w:r w:rsidR="007E35E8">
        <w:t>For this reason,</w:t>
      </w:r>
      <w:r w:rsidR="00E15969">
        <w:t xml:space="preserve"> </w:t>
      </w:r>
      <w:r w:rsidR="007E35E8">
        <w:t>the dataset was</w:t>
      </w:r>
      <w:r w:rsidR="000D4900">
        <w:t xml:space="preserve"> transferred over the ML dataset without further </w:t>
      </w:r>
      <w:r w:rsidR="00E15969">
        <w:t>processing</w:t>
      </w:r>
      <w:r w:rsidR="000D4900">
        <w:t>.</w:t>
      </w:r>
      <w:r w:rsidR="00E15969">
        <w:t xml:space="preserve"> </w:t>
      </w:r>
      <w:r w:rsidR="00AD792B">
        <w:t xml:space="preserve">A </w:t>
      </w:r>
      <w:r w:rsidR="00804EE4">
        <w:t xml:space="preserve">similar cDNA microarray strategy was </w:t>
      </w:r>
      <w:r w:rsidR="00AD792B">
        <w:t xml:space="preserve">used to study the </w:t>
      </w:r>
      <w:r w:rsidR="00AD792B" w:rsidRPr="00AD792B">
        <w:rPr>
          <w:i/>
        </w:rPr>
        <w:t xml:space="preserve">T. </w:t>
      </w:r>
      <w:proofErr w:type="spellStart"/>
      <w:r w:rsidR="00AD792B" w:rsidRPr="00AD792B">
        <w:rPr>
          <w:i/>
        </w:rPr>
        <w:t>brucei</w:t>
      </w:r>
      <w:proofErr w:type="spellEnd"/>
      <w:r w:rsidR="00AD792B">
        <w:t xml:space="preserve"> response to </w:t>
      </w:r>
      <w:r w:rsidR="001308DA">
        <w:t>h</w:t>
      </w:r>
      <w:r w:rsidR="00AD792B" w:rsidRPr="00AD792B">
        <w:t>eat shock</w:t>
      </w:r>
      <w:r w:rsidR="00AD792B">
        <w:t xml:space="preserve"> </w:t>
      </w:r>
      <w:r w:rsidR="00AD792B">
        <w:fldChar w:fldCharType="begin">
          <w:fldData xml:space="preserve">PEVuZE5vdGU+PENpdGU+PEF1dGhvcj5LcmFtZXI8L0F1dGhvcj48WWVhcj4yMDA4PC9ZZWFyPjxS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</w:fldData>
        </w:fldChar>
      </w:r>
      <w:r w:rsidR="00AF4E8E">
        <w:instrText xml:space="preserve"> ADDIN EN.CITE </w:instrText>
      </w:r>
      <w:r w:rsidR="00AF4E8E">
        <w:fldChar w:fldCharType="begin">
          <w:fldData xml:space="preserve">PEVuZE5vdGU+PENpdGU+PEF1dGhvcj5LcmFtZXI8L0F1dGhvcj48WWVhcj4yMDA4PC9ZZWFyPjxS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</w:fldData>
        </w:fldChar>
      </w:r>
      <w:r w:rsidR="00AF4E8E">
        <w:instrText xml:space="preserve"> ADDIN EN.CITE.DATA </w:instrText>
      </w:r>
      <w:r w:rsidR="00AF4E8E">
        <w:fldChar w:fldCharType="end"/>
      </w:r>
      <w:r w:rsidR="00AD792B">
        <w:fldChar w:fldCharType="separate"/>
      </w:r>
      <w:r w:rsidR="00AF4E8E">
        <w:rPr>
          <w:noProof/>
        </w:rPr>
        <w:t>[</w:t>
      </w:r>
      <w:hyperlink w:anchor="_ENREF_27" w:tooltip="Kramer, 2008 #231" w:history="1">
        <w:r w:rsidR="00BB762B">
          <w:rPr>
            <w:noProof/>
          </w:rPr>
          <w:t>27</w:t>
        </w:r>
      </w:hyperlink>
      <w:r w:rsidR="00AF4E8E">
        <w:rPr>
          <w:noProof/>
        </w:rPr>
        <w:t>]</w:t>
      </w:r>
      <w:r w:rsidR="00AD792B">
        <w:fldChar w:fldCharType="end"/>
      </w:r>
      <w:r w:rsidR="00CD2EFE">
        <w:t xml:space="preserve"> and</w:t>
      </w:r>
      <w:r w:rsidR="00267C75">
        <w:t xml:space="preserve"> </w:t>
      </w:r>
      <w:r w:rsidR="00804EE4">
        <w:t xml:space="preserve">the </w:t>
      </w:r>
      <w:r w:rsidR="00136E24">
        <w:t xml:space="preserve">log2 </w:t>
      </w:r>
      <w:r w:rsidR="00804EE4">
        <w:t>fold change</w:t>
      </w:r>
      <w:r w:rsidR="001308DA">
        <w:t>s</w:t>
      </w:r>
      <w:r w:rsidR="00804EE4">
        <w:t xml:space="preserve"> </w:t>
      </w:r>
      <w:r w:rsidR="00136E24">
        <w:t xml:space="preserve">between </w:t>
      </w:r>
      <w:r w:rsidR="0072180C">
        <w:t xml:space="preserve">the </w:t>
      </w:r>
      <w:r w:rsidR="00385DE7" w:rsidRPr="00385DE7">
        <w:t xml:space="preserve">wild </w:t>
      </w:r>
      <w:r w:rsidR="00385DE7">
        <w:t>type</w:t>
      </w:r>
      <w:r w:rsidR="00804EE4">
        <w:t xml:space="preserve"> </w:t>
      </w:r>
      <w:r w:rsidR="00136E24">
        <w:t>and</w:t>
      </w:r>
      <w:r w:rsidR="00804EE4">
        <w:t xml:space="preserve"> </w:t>
      </w:r>
      <w:r w:rsidR="00136E24">
        <w:t>treated condition</w:t>
      </w:r>
      <w:r w:rsidR="001308DA" w:rsidRPr="001308DA">
        <w:t xml:space="preserve"> </w:t>
      </w:r>
      <w:r w:rsidR="001308DA">
        <w:t>were transferred over to the ML dataset</w:t>
      </w:r>
      <w:r w:rsidR="00804EE4">
        <w:t>.</w:t>
      </w:r>
      <w:r w:rsidR="00673384">
        <w:t xml:space="preserve"> </w:t>
      </w:r>
      <w:r w:rsidR="001308DA">
        <w:t>Similarly,</w:t>
      </w:r>
      <w:r w:rsidR="00673384">
        <w:t xml:space="preserve"> the log2 fol</w:t>
      </w:r>
      <w:r w:rsidR="00E90ECA">
        <w:t>d change</w:t>
      </w:r>
      <w:r w:rsidR="00673384">
        <w:t xml:space="preserve"> values of protein abundance</w:t>
      </w:r>
      <w:r w:rsidR="001308DA">
        <w:t>s</w:t>
      </w:r>
      <w:r w:rsidR="00E90ECA">
        <w:t xml:space="preserve"> (</w:t>
      </w:r>
      <w:r w:rsidR="00673384">
        <w:t xml:space="preserve">evaluated with </w:t>
      </w:r>
      <w:r w:rsidR="00E90ECA">
        <w:t>l</w:t>
      </w:r>
      <w:r w:rsidR="00673384" w:rsidRPr="00673384">
        <w:t xml:space="preserve">abel-free </w:t>
      </w:r>
      <w:r w:rsidR="00E90ECA">
        <w:t xml:space="preserve">mass spectrometry) </w:t>
      </w:r>
      <w:r w:rsidR="00673384">
        <w:t xml:space="preserve">between the </w:t>
      </w:r>
      <w:r w:rsidR="00E90ECA">
        <w:t>PCF</w:t>
      </w:r>
      <w:r w:rsidR="00673384" w:rsidRPr="00673384">
        <w:t xml:space="preserve"> nuclei and </w:t>
      </w:r>
      <w:r w:rsidR="00673384">
        <w:t>the</w:t>
      </w:r>
      <w:r w:rsidR="002F2B71">
        <w:t xml:space="preserve"> whole-</w:t>
      </w:r>
      <w:r w:rsidR="00673384" w:rsidRPr="00673384">
        <w:t>cell lysates</w:t>
      </w:r>
      <w:r w:rsidR="00E90ECA">
        <w:t xml:space="preserve"> </w:t>
      </w:r>
      <w:r w:rsidR="00673384">
        <w:fldChar w:fldCharType="begin"/>
      </w:r>
      <w:r w:rsidR="00673384">
        <w:instrText xml:space="preserve"> ADDIN EN.CITE &lt;EndNote&gt;&lt;Cite&gt;&lt;Author&gt;Goos&lt;/Author&gt;&lt;Year&gt;2017&lt;/Year&gt;&lt;RecNum&gt;236&lt;/RecNum&gt;&lt;DisplayText&gt;[28]&lt;/DisplayText&gt;&lt;record&gt;&lt;rec-number&gt;236&lt;/rec-number&gt;&lt;foreign-keys&gt;&lt;key app="EN" db-id="zd9xzdfw52atvke59fc5wv0t0pe25dtt2efr"&gt;236&lt;/key&gt;&lt;/foreign-keys&gt;&lt;ref-type name="Journal Article"&gt;17&lt;/ref-type&gt;&lt;contributors&gt;&lt;authors&gt;&lt;author&gt;Goos, C.&lt;/author&gt;&lt;author&gt;Dejung, M.&lt;/author&gt;&lt;author&gt;Janzen, C. J.&lt;/author&gt;&lt;author&gt;Butter, F.&lt;/author&gt;&lt;author&gt;Kramer, S.&lt;/author&gt;&lt;/authors&gt;&lt;/contributors&gt;&lt;auth-address&gt;Department of Cell and Developmental Biology, Biocenter, University of Wurzburg, Am Hubland, Wurzburg, Germany.&amp;#xD;Institute of Molecular Biology (IMB), Ackermannweg 4, Mainz, Germany.&lt;/auth-address&gt;&lt;titles&gt;&lt;title&gt;The nuclear proteome of Trypanosoma brucei&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1884&lt;/pages&gt;&lt;volume&gt;12&lt;/volume&gt;&lt;number&gt;7&lt;/number&gt;&lt;keywords&gt;&lt;keyword&gt;Bacterial Proteins/genetics/metabolism&lt;/keyword&gt;&lt;keyword&gt;Blotting, Western&lt;/keyword&gt;&lt;keyword&gt;Cell Nucleus/*metabolism&lt;/keyword&gt;&lt;keyword&gt;Electrophoresis, Polyacrylamide Gel&lt;/keyword&gt;&lt;keyword&gt;Luminescent Proteins/genetics/metabolism&lt;/keyword&gt;&lt;keyword&gt;Mass Spectrometry&lt;/keyword&gt;&lt;keyword&gt;Microscopy, Fluorescence&lt;/keyword&gt;&lt;keyword&gt;*Proteome&lt;/keyword&gt;&lt;keyword&gt;Protozoan Proteins/genetics/*metabolism&lt;/keyword&gt;&lt;keyword&gt;Trypanosoma brucei brucei/cytology/*metabolism&lt;/keyword&gt;&lt;/keywords&gt;&lt;dates&gt;&lt;year&gt;2017&lt;/year&gt;&lt;/dates&gt;&lt;isbn&gt;1932-6203 (Electronic)&amp;#xD;1932-6203 (Linking)&lt;/isbn&gt;&lt;accession-num&gt;28727848&lt;/accession-num&gt;&lt;urls&gt;&lt;related-urls&gt;&lt;url&gt;http://www.ncbi.nlm.nih.gov/pubmed/28727848&lt;/url&gt;&lt;/related-urls&gt;&lt;/urls&gt;&lt;custom2&gt;5519215&lt;/custom2&gt;&lt;electronic-resource-num&gt;10.1371/journal.pone.0181884&lt;/electronic-resource-num&gt;&lt;/record&gt;&lt;/Cite&gt;&lt;/EndNote&gt;</w:instrText>
      </w:r>
      <w:r w:rsidR="00673384">
        <w:fldChar w:fldCharType="separate"/>
      </w:r>
      <w:r w:rsidR="00673384">
        <w:rPr>
          <w:noProof/>
        </w:rPr>
        <w:t>[</w:t>
      </w:r>
      <w:hyperlink w:anchor="_ENREF_28" w:tooltip="Goos, 2017 #236" w:history="1">
        <w:r w:rsidR="00BB762B">
          <w:rPr>
            <w:noProof/>
          </w:rPr>
          <w:t>28</w:t>
        </w:r>
      </w:hyperlink>
      <w:r w:rsidR="00673384">
        <w:rPr>
          <w:noProof/>
        </w:rPr>
        <w:t>]</w:t>
      </w:r>
      <w:r w:rsidR="00673384">
        <w:fldChar w:fldCharType="end"/>
      </w:r>
      <w:r w:rsidR="001308DA" w:rsidRPr="001308DA">
        <w:t xml:space="preserve"> </w:t>
      </w:r>
      <w:r w:rsidR="001308DA">
        <w:t>were transferred over to the ML dataset</w:t>
      </w:r>
      <w:r w:rsidR="00E90ECA">
        <w:t xml:space="preserve">. </w:t>
      </w:r>
      <w:r w:rsidR="00117732">
        <w:t xml:space="preserve">All the features </w:t>
      </w:r>
      <w:r w:rsidR="001308DA">
        <w:t>described above were</w:t>
      </w:r>
      <w:r w:rsidR="004F30E6">
        <w:t xml:space="preserve"> </w:t>
      </w:r>
      <w:r w:rsidR="00117732">
        <w:t>derive</w:t>
      </w:r>
      <w:r w:rsidR="004F30E6">
        <w:t>d</w:t>
      </w:r>
      <w:r w:rsidR="00117732">
        <w:t xml:space="preserve"> from experimental evidence, for this reason the names are preceded by </w:t>
      </w:r>
      <w:r w:rsidR="001308DA">
        <w:t xml:space="preserve">an </w:t>
      </w:r>
      <w:r w:rsidR="00117732">
        <w:t>‘</w:t>
      </w:r>
      <w:r w:rsidR="00117732" w:rsidRPr="00117732">
        <w:t>EF</w:t>
      </w:r>
      <w:r w:rsidR="00117732">
        <w:t>’ (Experimental Feature) prefix for easier identification.</w:t>
      </w:r>
      <w:r w:rsidR="001C482F">
        <w:t xml:space="preserve"> </w:t>
      </w:r>
      <w:r w:rsidR="00A143DF">
        <w:t xml:space="preserve">We further complemented </w:t>
      </w:r>
      <w:r w:rsidR="00E90ECA">
        <w:t>our ML</w:t>
      </w:r>
      <w:r w:rsidR="00A143DF">
        <w:t xml:space="preserve"> dataset by using the </w:t>
      </w:r>
      <w:proofErr w:type="spellStart"/>
      <w:r w:rsidR="00A143DF">
        <w:t>ProFET</w:t>
      </w:r>
      <w:proofErr w:type="spellEnd"/>
      <w:r w:rsidR="00A143DF">
        <w:t xml:space="preserve"> package </w:t>
      </w:r>
      <w:r w:rsidR="005542BE">
        <w:t xml:space="preserve">to </w:t>
      </w:r>
      <w:r w:rsidR="005542BE" w:rsidRPr="003D45E4">
        <w:t>extracts hundreds of features covering the elem</w:t>
      </w:r>
      <w:r w:rsidR="005542BE">
        <w:t>entary biophysical and sequence-</w:t>
      </w:r>
      <w:r w:rsidR="005542BE" w:rsidRPr="003D45E4">
        <w:t>derived attributes</w:t>
      </w:r>
      <w:r w:rsidR="005542BE">
        <w:t xml:space="preserve"> of the </w:t>
      </w:r>
      <w:r w:rsidR="005542BE" w:rsidRPr="00C214F5">
        <w:rPr>
          <w:i/>
        </w:rPr>
        <w:t>T. brucei</w:t>
      </w:r>
      <w:r w:rsidR="005542BE">
        <w:t xml:space="preserve"> proteome </w:t>
      </w:r>
      <w:r w:rsidR="00A143DF">
        <w:fldChar w:fldCharType="begin"/>
      </w:r>
      <w:r w:rsidR="004F30E6">
        <w:instrText xml:space="preserve"> ADDIN EN.CITE &lt;EndNote&gt;&lt;Cite&gt;&lt;Author&gt;Ofer&lt;/Author&gt;&lt;Year&gt;2015&lt;/Year&gt;&lt;RecNum&gt;219&lt;/RecNum&gt;&lt;DisplayText&gt;[29]&lt;/DisplayText&gt;&lt;record&gt;&lt;rec-number&gt;219&lt;/rec-number&gt;&lt;foreign-keys&gt;&lt;key app="EN" db-id="zd9xzdfw52atvke59fc5wv0t0pe25dtt2efr"&gt;219&lt;/key&gt;&lt;/foreign-keys&gt;&lt;ref-type name="Journal Article"&gt;17&lt;/ref-type&gt;&lt;contributors&gt;&lt;authors&gt;&lt;author&gt;Ofer, D.&lt;/author&gt;&lt;author&gt;Linial, M.&lt;/author&gt;&lt;/authors&gt;&lt;/contributors&gt;&lt;auth-address&gt;Department of Biological Chemistry, Institute of Life Sciences, The Edmond J. Safra Campus, The Hebrew University of Jerusalem, Givat Ram, 91904, Israel.&lt;/auth-address&gt;&lt;titles&gt;&lt;title&gt;ProFET: Feature engineering captures high-level protein functio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429-36&lt;/pages&gt;&lt;volume&gt;31&lt;/volume&gt;&lt;number&gt;21&lt;/number&gt;&lt;keywords&gt;&lt;keyword&gt;*Algorithms&lt;/keyword&gt;&lt;keyword&gt;Amino Acids/*chemistry&lt;/keyword&gt;&lt;keyword&gt;Computational Biology/*methods&lt;/keyword&gt;&lt;keyword&gt;Databases, Protein&lt;/keyword&gt;&lt;keyword&gt;Genome, Human&lt;/keyword&gt;&lt;keyword&gt;Humans&lt;/keyword&gt;&lt;keyword&gt;Machine Learning&lt;/keyword&gt;&lt;keyword&gt;Proteins/chemistry/*metabolism&lt;/keyword&gt;&lt;keyword&gt;Sequence Analysis, Protein/*methods&lt;/keyword&gt;&lt;/keywords&gt;&lt;dates&gt;&lt;year&gt;2015&lt;/year&gt;&lt;pub-dates&gt;&lt;date&gt;Nov 1&lt;/date&gt;&lt;/pub-dates&gt;&lt;/dates&gt;&lt;isbn&gt;1367-4811 (Electronic)&amp;#xD;1367-4803 (Linking)&lt;/isbn&gt;&lt;accession-num&gt;26130574&lt;/accession-num&gt;&lt;urls&gt;&lt;related-urls&gt;&lt;url&gt;http://www.ncbi.nlm.nih.gov/pubmed/26130574&lt;/url&gt;&lt;/related-urls&gt;&lt;/urls&gt;&lt;electronic-resource-num&gt;10.1093/bioinformatics/btv345&lt;/electronic-resource-num&gt;&lt;/record&gt;&lt;/Cite&gt;&lt;/EndNote&gt;</w:instrText>
      </w:r>
      <w:r w:rsidR="00A143DF">
        <w:fldChar w:fldCharType="separate"/>
      </w:r>
      <w:r w:rsidR="004F30E6">
        <w:rPr>
          <w:noProof/>
        </w:rPr>
        <w:t>[</w:t>
      </w:r>
      <w:hyperlink w:anchor="_ENREF_29" w:tooltip="Ofer, 2015 #219" w:history="1">
        <w:r w:rsidR="00BB762B">
          <w:rPr>
            <w:noProof/>
          </w:rPr>
          <w:t>29</w:t>
        </w:r>
      </w:hyperlink>
      <w:r w:rsidR="004F30E6">
        <w:rPr>
          <w:noProof/>
        </w:rPr>
        <w:t>]</w:t>
      </w:r>
      <w:r w:rsidR="00A143DF">
        <w:fldChar w:fldCharType="end"/>
      </w:r>
      <w:r w:rsidR="002F2B71">
        <w:t>.</w:t>
      </w:r>
      <w:r w:rsidR="00A143DF">
        <w:t xml:space="preserve"> </w:t>
      </w:r>
      <w:r w:rsidR="006B0437">
        <w:t>Other sequence derived attribute</w:t>
      </w:r>
      <w:r w:rsidR="00EE2BAA">
        <w:t>s</w:t>
      </w:r>
      <w:r w:rsidR="006B0437">
        <w:t xml:space="preserve"> were </w:t>
      </w:r>
      <w:r w:rsidR="0050414F">
        <w:t xml:space="preserve">directly </w:t>
      </w:r>
      <w:r w:rsidR="006B0437">
        <w:t xml:space="preserve">transferred from the </w:t>
      </w:r>
      <w:r w:rsidR="00822982" w:rsidRPr="00822982">
        <w:t xml:space="preserve">CSV file downloaded from </w:t>
      </w:r>
      <w:proofErr w:type="spellStart"/>
      <w:r w:rsidR="00822982" w:rsidRPr="00822982">
        <w:t>TriTrypDB</w:t>
      </w:r>
      <w:proofErr w:type="spellEnd"/>
      <w:r w:rsidR="0050414F">
        <w:t xml:space="preserve"> without processing,</w:t>
      </w:r>
      <w:r w:rsidR="00822982" w:rsidRPr="00822982">
        <w:t xml:space="preserve"> </w:t>
      </w:r>
      <w:r w:rsidR="006B0437">
        <w:t>such as</w:t>
      </w:r>
      <w:r w:rsidR="00822982">
        <w:t xml:space="preserve"> </w:t>
      </w:r>
      <w:r w:rsidR="001C42BD">
        <w:t>the o</w:t>
      </w:r>
      <w:r w:rsidR="001C42BD" w:rsidRPr="00C42BE9">
        <w:t xml:space="preserve">rtholog </w:t>
      </w:r>
      <w:r w:rsidR="001C42BD">
        <w:t>and p</w:t>
      </w:r>
      <w:r w:rsidR="001C42BD" w:rsidRPr="00C42BE9">
        <w:t>aralog count</w:t>
      </w:r>
      <w:r w:rsidR="001C42BD">
        <w:t xml:space="preserve"> </w:t>
      </w:r>
      <w:r w:rsidR="006B0437">
        <w:t xml:space="preserve">for each </w:t>
      </w:r>
      <w:r w:rsidR="00BB467C">
        <w:t>gene</w:t>
      </w:r>
      <w:r w:rsidR="004F30E6">
        <w:t xml:space="preserve">. </w:t>
      </w:r>
      <w:proofErr w:type="spellStart"/>
      <w:r w:rsidR="00FF1473" w:rsidRPr="00822982">
        <w:t>TriTrypDB</w:t>
      </w:r>
      <w:proofErr w:type="spellEnd"/>
      <w:r w:rsidR="00FF1473">
        <w:t xml:space="preserve"> </w:t>
      </w:r>
      <w:r w:rsidR="00815032">
        <w:t>reports</w:t>
      </w:r>
      <w:r w:rsidR="00FF1473">
        <w:t xml:space="preserve"> the presence of a signal peptide </w:t>
      </w:r>
      <w:r w:rsidR="00815032">
        <w:t xml:space="preserve">in the proteome of </w:t>
      </w:r>
      <w:r w:rsidR="00815032" w:rsidRPr="000A5D2F">
        <w:rPr>
          <w:i/>
        </w:rPr>
        <w:t>T. brucei</w:t>
      </w:r>
      <w:r w:rsidR="00815032">
        <w:t xml:space="preserve"> </w:t>
      </w:r>
      <w:r w:rsidR="00FF1473">
        <w:t xml:space="preserve">by using the </w:t>
      </w:r>
      <w:r w:rsidR="00FF1473" w:rsidRPr="00703990">
        <w:t xml:space="preserve">SignalP3-NN and </w:t>
      </w:r>
      <w:proofErr w:type="spellStart"/>
      <w:r w:rsidR="00FF1473" w:rsidRPr="00703990">
        <w:t>SignalP</w:t>
      </w:r>
      <w:proofErr w:type="spellEnd"/>
      <w:r w:rsidR="00FF1473" w:rsidRPr="00703990">
        <w:t xml:space="preserve">-HMM </w:t>
      </w:r>
      <w:proofErr w:type="spellStart"/>
      <w:r w:rsidR="00FF1473" w:rsidRPr="00703990">
        <w:t>alghorit</w:t>
      </w:r>
      <w:r w:rsidR="008758AC" w:rsidRPr="00703990">
        <w:t>h</w:t>
      </w:r>
      <w:r w:rsidR="00FF1473" w:rsidRPr="00703990">
        <w:t>ms</w:t>
      </w:r>
      <w:proofErr w:type="spellEnd"/>
      <w:r w:rsidR="00FF1473" w:rsidRPr="00703990">
        <w:t xml:space="preserve"> </w:t>
      </w:r>
      <w:proofErr w:type="spellStart"/>
      <w:r w:rsidR="00FF1473" w:rsidRPr="00703990">
        <w:t>implementend</w:t>
      </w:r>
      <w:proofErr w:type="spellEnd"/>
      <w:r w:rsidR="00FF1473" w:rsidRPr="00703990">
        <w:t xml:space="preserve"> in </w:t>
      </w:r>
      <w:proofErr w:type="spellStart"/>
      <w:r w:rsidR="00FF1473" w:rsidRPr="00703990">
        <w:t>SignalP</w:t>
      </w:r>
      <w:proofErr w:type="spellEnd"/>
      <w:r w:rsidR="00FF1473" w:rsidRPr="00703990">
        <w:t xml:space="preserve"> 3.0.</w:t>
      </w:r>
      <w:r w:rsidR="00BB762B" w:rsidRPr="00703990">
        <w:t xml:space="preserve"> </w:t>
      </w:r>
      <w:r w:rsidR="00BB762B" w:rsidRPr="00703990">
        <w:fldChar w:fldCharType="begin">
          <w:fldData xml:space="preserve">PEVuZE5vdGU+PENpdGU+PEF1dGhvcj5CZW5kdHNlbjwvQXV0aG9yPjxZZWFyPjIwMDQ8L1llYXI+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</w:fldData>
        </w:fldChar>
      </w:r>
      <w:r w:rsidR="00BB762B" w:rsidRPr="00703990">
        <w:instrText xml:space="preserve"> ADDIN EN.CITE </w:instrText>
      </w:r>
      <w:r w:rsidR="00BB762B" w:rsidRPr="00703990">
        <w:fldChar w:fldCharType="begin">
          <w:fldData xml:space="preserve">PEVuZE5vdGU+PENpdGU+PEF1dGhvcj5CZW5kdHNlbjwvQXV0aG9yPjxZZWFyPjIwMDQ8L1llYXI+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</w:fldData>
        </w:fldChar>
      </w:r>
      <w:r w:rsidR="00BB762B" w:rsidRPr="00703990">
        <w:instrText xml:space="preserve"> ADDIN EN.CITE.DATA </w:instrText>
      </w:r>
      <w:r w:rsidR="00BB762B" w:rsidRPr="00703990">
        <w:fldChar w:fldCharType="end"/>
      </w:r>
      <w:r w:rsidR="00BB762B" w:rsidRPr="00703990">
        <w:fldChar w:fldCharType="separate"/>
      </w:r>
      <w:r w:rsidR="00BB762B" w:rsidRPr="00703990">
        <w:rPr>
          <w:noProof/>
        </w:rPr>
        <w:t>[</w:t>
      </w:r>
      <w:hyperlink w:anchor="_ENREF_30" w:tooltip="Bendtsen, 2004 #246" w:history="1">
        <w:r w:rsidR="00BB762B" w:rsidRPr="00703990">
          <w:rPr>
            <w:noProof/>
          </w:rPr>
          <w:t>30</w:t>
        </w:r>
      </w:hyperlink>
      <w:r w:rsidR="00BB762B" w:rsidRPr="00703990">
        <w:rPr>
          <w:noProof/>
        </w:rPr>
        <w:t>]</w:t>
      </w:r>
      <w:r w:rsidR="00BB762B" w:rsidRPr="00703990">
        <w:fldChar w:fldCharType="end"/>
      </w:r>
      <w:r w:rsidR="00BD6B33" w:rsidRPr="00703990">
        <w:t xml:space="preserve">. </w:t>
      </w:r>
      <w:r w:rsidR="00BB762B" w:rsidRPr="00703990">
        <w:t>The SignalP3-NN</w:t>
      </w:r>
      <w:r w:rsidR="00FF1473" w:rsidRPr="00703990">
        <w:t xml:space="preserve"> </w:t>
      </w:r>
      <w:proofErr w:type="spellStart"/>
      <w:r w:rsidR="00BB762B" w:rsidRPr="00703990">
        <w:t>alghoritm</w:t>
      </w:r>
      <w:proofErr w:type="spellEnd"/>
      <w:r w:rsidR="00BB762B" w:rsidRPr="00703990">
        <w:t xml:space="preserve"> produce</w:t>
      </w:r>
      <w:r w:rsidR="00BD6B33" w:rsidRPr="00703990">
        <w:t>s</w:t>
      </w:r>
      <w:r w:rsidR="00BB762B" w:rsidRPr="00703990">
        <w:t xml:space="preserve"> two scores (NN Sum, NN D) while the HMM </w:t>
      </w:r>
      <w:proofErr w:type="spellStart"/>
      <w:r w:rsidR="00BB762B" w:rsidRPr="00703990">
        <w:t>alghorit</w:t>
      </w:r>
      <w:r w:rsidR="00BD6B33" w:rsidRPr="00703990">
        <w:t>h</w:t>
      </w:r>
      <w:r w:rsidR="00BB762B" w:rsidRPr="00703990">
        <w:t>ms</w:t>
      </w:r>
      <w:proofErr w:type="spellEnd"/>
      <w:r w:rsidR="00BB762B" w:rsidRPr="00703990">
        <w:t xml:space="preserve"> output one score (HMM </w:t>
      </w:r>
      <w:proofErr w:type="spellStart"/>
      <w:r w:rsidR="00BB762B" w:rsidRPr="00703990">
        <w:t>Prob</w:t>
      </w:r>
      <w:proofErr w:type="spellEnd"/>
      <w:r w:rsidR="00BB762B" w:rsidRPr="00703990">
        <w:t xml:space="preserve">). To create </w:t>
      </w:r>
      <w:r w:rsidR="00BD6B33" w:rsidRPr="00703990">
        <w:t>just</w:t>
      </w:r>
      <w:r w:rsidR="00BB762B" w:rsidRPr="00703990">
        <w:t xml:space="preserve"> one descriptor for the presence of a signal peptide, we scaled each score from 0 to 1 and computed the mean. </w:t>
      </w:r>
      <w:r w:rsidR="00C14CCD" w:rsidRPr="00703990">
        <w:t>Finally, from the ELM database [31], we downloaded the eukaryotic linear motifs</w:t>
      </w:r>
      <w:r w:rsidR="00CC0866" w:rsidRPr="00703990">
        <w:t xml:space="preserve"> and </w:t>
      </w:r>
      <w:r w:rsidR="00C14CCD" w:rsidRPr="00703990">
        <w:t>create</w:t>
      </w:r>
      <w:r w:rsidR="00CC0866" w:rsidRPr="00703990">
        <w:t>d</w:t>
      </w:r>
      <w:r w:rsidR="00C14CCD" w:rsidRPr="00703990">
        <w:t xml:space="preserve"> a descriptor for each, reporting the number of motif instances in the primary</w:t>
      </w:r>
      <w:r w:rsidR="00C14CCD" w:rsidRPr="00C14CCD">
        <w:t xml:space="preserve"> sequence of the </w:t>
      </w:r>
      <w:r w:rsidR="00C14CCD" w:rsidRPr="00C14CCD">
        <w:rPr>
          <w:i/>
        </w:rPr>
        <w:t>T. brucei</w:t>
      </w:r>
      <w:r w:rsidR="00C14CCD" w:rsidRPr="00C14CCD">
        <w:t xml:space="preserve"> proteome. </w:t>
      </w:r>
      <w:r w:rsidR="004F30E6">
        <w:t xml:space="preserve">The </w:t>
      </w:r>
      <w:r w:rsidR="00677D98">
        <w:t xml:space="preserve">AF (amino acid feature) prefix was applied to </w:t>
      </w:r>
      <w:r w:rsidR="00C14CCD">
        <w:t>the</w:t>
      </w:r>
      <w:r w:rsidR="00345F13">
        <w:t xml:space="preserve"> </w:t>
      </w:r>
      <w:r w:rsidR="00677D98">
        <w:t>feature subset</w:t>
      </w:r>
      <w:r w:rsidR="00345F13">
        <w:t>s</w:t>
      </w:r>
      <w:r w:rsidR="00C14CCD">
        <w:t xml:space="preserve"> that were derived </w:t>
      </w:r>
      <w:r w:rsidR="00345F13">
        <w:t xml:space="preserve">from </w:t>
      </w:r>
      <w:r w:rsidR="00C14CCD">
        <w:t>the analysis of amino</w:t>
      </w:r>
      <w:r w:rsidR="00CC0866">
        <w:t xml:space="preserve"> </w:t>
      </w:r>
      <w:r w:rsidR="00C14CCD">
        <w:t>acid sequences</w:t>
      </w:r>
      <w:r w:rsidR="00677D98">
        <w:t xml:space="preserve">. </w:t>
      </w:r>
      <w:r w:rsidR="004C0F7C">
        <w:t xml:space="preserve">We also analysed the single nucleotide polymorphism (SNP) </w:t>
      </w:r>
      <w:r w:rsidR="005542BE">
        <w:t>information</w:t>
      </w:r>
      <w:r w:rsidR="004C0F7C">
        <w:t xml:space="preserve"> present in </w:t>
      </w:r>
      <w:proofErr w:type="spellStart"/>
      <w:r w:rsidR="004C0F7C">
        <w:t>TryTripDB</w:t>
      </w:r>
      <w:proofErr w:type="spellEnd"/>
      <w:r w:rsidR="004C0F7C">
        <w:t xml:space="preserve">. </w:t>
      </w:r>
      <w:r w:rsidR="006B0437">
        <w:t>The</w:t>
      </w:r>
      <w:r w:rsidR="00FA6487">
        <w:t xml:space="preserve"> </w:t>
      </w:r>
      <w:r w:rsidR="006B0437">
        <w:t xml:space="preserve">descriptor </w:t>
      </w:r>
      <w:r w:rsidR="00FA6487">
        <w:t>'</w:t>
      </w:r>
      <w:proofErr w:type="spellStart"/>
      <w:r w:rsidR="00FA6487">
        <w:t>NonSyn</w:t>
      </w:r>
      <w:proofErr w:type="spellEnd"/>
      <w:r w:rsidR="00FA6487">
        <w:t>/</w:t>
      </w:r>
      <w:proofErr w:type="spellStart"/>
      <w:r w:rsidR="00FA6487">
        <w:t>Syn</w:t>
      </w:r>
      <w:proofErr w:type="spellEnd"/>
      <w:r w:rsidR="00FA6487">
        <w:t xml:space="preserve"> SNP Ratio All Strains', reporting the ratio of non</w:t>
      </w:r>
      <w:r w:rsidR="00FA712D">
        <w:t>-</w:t>
      </w:r>
      <w:r w:rsidR="004C0F7C">
        <w:t xml:space="preserve">synonymous </w:t>
      </w:r>
      <w:r w:rsidR="00FA6487">
        <w:t xml:space="preserve">versus synonymous </w:t>
      </w:r>
      <w:r w:rsidR="00FA712D">
        <w:t xml:space="preserve">SNPs </w:t>
      </w:r>
      <w:r w:rsidR="006B0437">
        <w:t>was transferred to the ML dataset</w:t>
      </w:r>
      <w:r w:rsidR="00FA6487">
        <w:t xml:space="preserve">. The </w:t>
      </w:r>
      <w:r w:rsidR="006D150D">
        <w:t xml:space="preserve">other </w:t>
      </w:r>
      <w:r w:rsidR="00FA6487">
        <w:t>SNP descriptor</w:t>
      </w:r>
      <w:r w:rsidR="006D150D">
        <w:t xml:space="preserve">s present in </w:t>
      </w:r>
      <w:proofErr w:type="spellStart"/>
      <w:r w:rsidR="006D150D">
        <w:t>TryTripDB</w:t>
      </w:r>
      <w:proofErr w:type="spellEnd"/>
      <w:r w:rsidR="006D150D">
        <w:t xml:space="preserve"> (‘Non-Coding SNPs All Strains', 'SNPs with Stop Codons All Strains', '</w:t>
      </w:r>
      <w:proofErr w:type="spellStart"/>
      <w:r w:rsidR="006D150D">
        <w:t>NonSynonymous</w:t>
      </w:r>
      <w:proofErr w:type="spellEnd"/>
      <w:r w:rsidR="006D150D">
        <w:t xml:space="preserve"> SNPs All Strains', 'Synonymous SNPs All Strains', 'Total SNPs All Strains') were normalized </w:t>
      </w:r>
      <w:r w:rsidR="006B0437">
        <w:t>by</w:t>
      </w:r>
      <w:r w:rsidR="006D150D">
        <w:t xml:space="preserve"> </w:t>
      </w:r>
      <w:r w:rsidR="00E7073B">
        <w:t xml:space="preserve">the </w:t>
      </w:r>
      <w:r w:rsidR="006D150D">
        <w:t>gene length</w:t>
      </w:r>
      <w:r w:rsidR="00D8462E">
        <w:t xml:space="preserve">. </w:t>
      </w:r>
      <w:r w:rsidR="00F737C2">
        <w:t xml:space="preserve">The GFF </w:t>
      </w:r>
      <w:r w:rsidR="00D9652D">
        <w:t xml:space="preserve">file available in the </w:t>
      </w:r>
      <w:proofErr w:type="spellStart"/>
      <w:r w:rsidR="00D9652D" w:rsidRPr="00822982">
        <w:t>TriTrypDB</w:t>
      </w:r>
      <w:proofErr w:type="spellEnd"/>
      <w:r w:rsidR="00D9652D">
        <w:t xml:space="preserve"> database for </w:t>
      </w:r>
      <w:r w:rsidR="00D9652D" w:rsidRPr="00D9652D">
        <w:rPr>
          <w:i/>
        </w:rPr>
        <w:t>T. brucei</w:t>
      </w:r>
      <w:r w:rsidR="00D9652D">
        <w:t xml:space="preserve"> TREU927 was downloaded and analysed to create </w:t>
      </w:r>
      <w:r w:rsidR="006B1795">
        <w:t>a descriptor</w:t>
      </w:r>
      <w:r w:rsidR="00D9652D">
        <w:t xml:space="preserve"> </w:t>
      </w:r>
      <w:r w:rsidR="00331E6F">
        <w:t xml:space="preserve">reporting the distance of </w:t>
      </w:r>
      <w:r w:rsidR="006B1795">
        <w:t xml:space="preserve">a gene transcript from </w:t>
      </w:r>
      <w:r w:rsidR="00331E6F">
        <w:t>its</w:t>
      </w:r>
      <w:r w:rsidR="006B1795">
        <w:t xml:space="preserve"> </w:t>
      </w:r>
      <w:proofErr w:type="spellStart"/>
      <w:r w:rsidR="001401A1">
        <w:t>polycystron</w:t>
      </w:r>
      <w:proofErr w:type="spellEnd"/>
      <w:r w:rsidR="006B1795">
        <w:t xml:space="preserve"> start</w:t>
      </w:r>
      <w:r w:rsidR="00C527B5">
        <w:t xml:space="preserve"> </w:t>
      </w:r>
      <w:r w:rsidR="006B1795">
        <w:t>site</w:t>
      </w:r>
      <w:r w:rsidR="001401A1">
        <w:t xml:space="preserve"> </w:t>
      </w:r>
      <w:r w:rsidR="001401A1">
        <w:fldChar w:fldCharType="begin"/>
      </w:r>
      <w:r w:rsidR="00BB762B">
        <w:instrText xml:space="preserve"> ADDIN EN.CITE &lt;EndNote&gt;&lt;Cite&gt;&lt;Author&gt;Clayton&lt;/Author&gt;&lt;Year&gt;2019&lt;/Year&gt;&lt;RecNum&gt;237&lt;/RecNum&gt;&lt;DisplayText&gt;[31]&lt;/DisplayText&gt;&lt;record&gt;&lt;rec-number&gt;237&lt;/rec-number&gt;&lt;foreign-keys&gt;&lt;key app="EN" db-id="zd9xzdfw52atvke59fc5wv0t0pe25dtt2efr"&gt;237&lt;/key&gt;&lt;/foreign-keys&gt;&lt;ref-type name="Journal Article"&gt;17&lt;/ref-type&gt;&lt;contributors&gt;&lt;authors&gt;&lt;author&gt;Clayton, C.&lt;/author&gt;&lt;/authors&gt;&lt;/contributors&gt;&lt;auth-address&gt;University of Heidelberg Center for Molecular Biology (ZMBH), Im Neuenheimer Feld 282, D69120 Heidelberg, Germany.&lt;/auth-address&gt;&lt;titles&gt;&lt;title&gt;Regulation of gene expression in trypanosomatids: living with polycistronic transcription&lt;/title&gt;&lt;secondary-title&gt;Open Biol&lt;/secondary-title&gt;&lt;alt-title&gt;Open biology&lt;/alt-title&gt;&lt;/titles&gt;&lt;periodical&gt;&lt;full-title&gt;Open Biol&lt;/full-title&gt;&lt;abbr-1&gt;Open biology&lt;/abbr-1&gt;&lt;/periodical&gt;&lt;alt-periodical&gt;&lt;full-title&gt;Open Biol&lt;/full-title&gt;&lt;abbr-1&gt;Open biology&lt;/abbr-1&gt;&lt;/alt-periodical&gt;&lt;pages&gt;190072&lt;/pages&gt;&lt;volume&gt;9&lt;/volume&gt;&lt;number&gt;6&lt;/number&gt;&lt;dates&gt;&lt;year&gt;2019&lt;/year&gt;&lt;pub-dates&gt;&lt;date&gt;Jun 28&lt;/date&gt;&lt;/pub-dates&gt;&lt;/dates&gt;&lt;isbn&gt;2046-2441 (Electronic)&amp;#xD;2046-2441 (Linking)&lt;/isbn&gt;&lt;accession-num&gt;31164043&lt;/accession-num&gt;&lt;urls&gt;&lt;related-urls&gt;&lt;url&gt;http://www.ncbi.nlm.nih.gov/pubmed/31164043&lt;/url&gt;&lt;/related-urls&gt;&lt;/urls&gt;&lt;custom2&gt;6597758&lt;/custom2&gt;&lt;electronic-resource-num&gt;10.1098/rsob.190072&lt;/electronic-resource-num&gt;&lt;/record&gt;&lt;/Cite&gt;&lt;/EndNote&gt;</w:instrText>
      </w:r>
      <w:r w:rsidR="001401A1">
        <w:fldChar w:fldCharType="separate"/>
      </w:r>
      <w:r w:rsidR="00BB762B">
        <w:rPr>
          <w:noProof/>
        </w:rPr>
        <w:t>[</w:t>
      </w:r>
      <w:hyperlink w:anchor="_ENREF_31" w:tooltip="Clayton, 2019 #237" w:history="1">
        <w:r w:rsidR="00BB762B">
          <w:rPr>
            <w:noProof/>
          </w:rPr>
          <w:t>31</w:t>
        </w:r>
      </w:hyperlink>
      <w:r w:rsidR="00BB762B">
        <w:rPr>
          <w:noProof/>
        </w:rPr>
        <w:t>]</w:t>
      </w:r>
      <w:r w:rsidR="001401A1">
        <w:fldChar w:fldCharType="end"/>
      </w:r>
      <w:r w:rsidR="00844D14">
        <w:t>.</w:t>
      </w:r>
      <w:r w:rsidR="00017203">
        <w:t xml:space="preserve"> </w:t>
      </w:r>
      <w:proofErr w:type="spellStart"/>
      <w:r w:rsidR="00331E6F">
        <w:t>P</w:t>
      </w:r>
      <w:r w:rsidR="006B1795">
        <w:t>olycystron</w:t>
      </w:r>
      <w:proofErr w:type="spellEnd"/>
      <w:r w:rsidR="006B1795">
        <w:t xml:space="preserve"> boundaries were chosen based on </w:t>
      </w:r>
      <w:r w:rsidR="00331E6F">
        <w:t xml:space="preserve">changes in transcript orientation. </w:t>
      </w:r>
      <w:r w:rsidR="000232BB">
        <w:t xml:space="preserve">With this final step, we </w:t>
      </w:r>
      <w:r w:rsidR="00677D98">
        <w:t>ended up with</w:t>
      </w:r>
      <w:r w:rsidR="000232BB">
        <w:t xml:space="preserve"> a ML dataset </w:t>
      </w:r>
      <w:r w:rsidR="00677D98">
        <w:t>of</w:t>
      </w:r>
      <w:r w:rsidR="000232BB">
        <w:t xml:space="preserve"> </w:t>
      </w:r>
      <w:r w:rsidR="000232BB" w:rsidRPr="000232BB">
        <w:t>1407</w:t>
      </w:r>
      <w:r w:rsidR="000232BB">
        <w:t xml:space="preserve"> descriptors</w:t>
      </w:r>
      <w:r w:rsidR="00DF07A7" w:rsidRPr="00331E6F">
        <w:t>.</w:t>
      </w:r>
      <w:r w:rsidR="00331E6F" w:rsidRPr="00331E6F">
        <w:t xml:space="preserve"> </w:t>
      </w:r>
    </w:p>
    <w:p w14:paraId="57E5D3D6" w14:textId="4EC8E3E5" w:rsidR="001F1D5B" w:rsidRDefault="001012C9" w:rsidP="00C517D0">
      <w:r>
        <w:t>To provide a</w:t>
      </w:r>
      <w:r w:rsidR="001112BF">
        <w:t xml:space="preserve"> usage example</w:t>
      </w:r>
      <w:r w:rsidR="00212054">
        <w:t xml:space="preserve"> for our ML dataset</w:t>
      </w:r>
      <w:r w:rsidR="001112BF">
        <w:t>, w</w:t>
      </w:r>
      <w:r w:rsidR="003F1243">
        <w:t xml:space="preserve">e </w:t>
      </w:r>
      <w:r w:rsidR="00212054">
        <w:t xml:space="preserve">tried </w:t>
      </w:r>
      <w:r w:rsidR="00432F57">
        <w:t xml:space="preserve">to identify descriptors </w:t>
      </w:r>
      <w:r>
        <w:t xml:space="preserve">able to discriminate between proteins with long or short </w:t>
      </w:r>
      <w:r w:rsidRPr="00D05125">
        <w:t>half-live</w:t>
      </w:r>
      <w:r>
        <w:t xml:space="preserve">s. </w:t>
      </w:r>
      <w:r w:rsidR="00432F57">
        <w:t xml:space="preserve">It is </w:t>
      </w:r>
      <w:r w:rsidR="005435A1" w:rsidRPr="005435A1">
        <w:t xml:space="preserve">essential </w:t>
      </w:r>
      <w:r w:rsidR="00432F57">
        <w:t xml:space="preserve">to </w:t>
      </w:r>
      <w:r w:rsidR="0089007A">
        <w:t>remark</w:t>
      </w:r>
      <w:r w:rsidR="00432F57">
        <w:t xml:space="preserve"> that </w:t>
      </w:r>
      <w:r w:rsidR="0089007A">
        <w:t>our main interest is not</w:t>
      </w:r>
      <w:r w:rsidR="00432F57">
        <w:t xml:space="preserve"> in creating a </w:t>
      </w:r>
      <w:r w:rsidR="00D05125">
        <w:t xml:space="preserve">half-life </w:t>
      </w:r>
      <w:r w:rsidR="00432F57">
        <w:t>predictor</w:t>
      </w:r>
      <w:r w:rsidR="0066496E">
        <w:t xml:space="preserve">, </w:t>
      </w:r>
      <w:r w:rsidR="00432F57">
        <w:t>as we know the ground</w:t>
      </w:r>
      <w:r w:rsidR="0066496E">
        <w:t xml:space="preserve"> truth of this variable for the majority of BSF and PCF proteome </w:t>
      </w:r>
      <w:r w:rsidR="0066496E">
        <w:fldChar w:fldCharType="begin"/>
      </w:r>
      <w:r w:rsidR="0066496E">
        <w:instrText xml:space="preserve"> ADDIN EN.CITE &lt;EndNote&gt;&lt;Cite&gt;&lt;Author&gt;Tinti&lt;/Author&gt;&lt;Year&gt;2019&lt;/Year&gt;&lt;RecNum&gt;233&lt;/RecNum&gt;&lt;DisplayText&gt;[13]&lt;/DisplayText&gt;&lt;record&gt;&lt;rec-number&gt;233&lt;/rec-number&gt;&lt;foreign-keys&gt;&lt;key app="EN" db-id="zd9xzdfw52atvke59fc5wv0t0pe25dtt2efr"&gt;233&lt;/key&gt;&lt;/foreign-keys&gt;&lt;ref-type name="Journal Article"&gt;17&lt;/ref-type&gt;&lt;contributors&gt;&lt;authors&gt;&lt;author&gt;Tinti, M.&lt;/author&gt;&lt;author&gt;Güther, M. L. S. &lt;/author&gt;&lt;author&gt;Crozier, T. W. M.&lt;/author&gt;&lt;author&gt;Lamond, A. I.&lt;/author&gt;&lt;author&gt;Ferguson, M. A. J.&lt;/author&gt;&lt;/authors&gt;&lt;/contributors&gt;&lt;titles&gt;&lt;title&gt;Proteome turnover in the bloodstream and procyclic forms of Trypanosoma brucei measured by quantitative proteomics [version 1; peer review: awaiting peer review]&lt;/title&gt;&lt;secondary-title&gt;Wellcome Open Res&lt;/secondary-title&gt;&lt;/titles&gt;&lt;periodical&gt;&lt;full-title&gt;Wellcome Open Res&lt;/full-title&gt;&lt;/periodical&gt;&lt;volume&gt;4:152&lt;/volume&gt;&lt;dates&gt;&lt;year&gt;2019&lt;/year&gt;&lt;/dates&gt;&lt;urls&gt;&lt;/urls&gt;&lt;/record&gt;&lt;/Cite&gt;&lt;/EndNote&gt;</w:instrText>
      </w:r>
      <w:r w:rsidR="0066496E">
        <w:fldChar w:fldCharType="separate"/>
      </w:r>
      <w:r w:rsidR="0066496E">
        <w:rPr>
          <w:noProof/>
        </w:rPr>
        <w:t>[</w:t>
      </w:r>
      <w:hyperlink w:anchor="_ENREF_13" w:tooltip="Tinti, 2019 #233" w:history="1">
        <w:r w:rsidR="00BB762B">
          <w:rPr>
            <w:noProof/>
          </w:rPr>
          <w:t>13</w:t>
        </w:r>
      </w:hyperlink>
      <w:r w:rsidR="0066496E">
        <w:rPr>
          <w:noProof/>
        </w:rPr>
        <w:t>]</w:t>
      </w:r>
      <w:r w:rsidR="0066496E">
        <w:fldChar w:fldCharType="end"/>
      </w:r>
      <w:r w:rsidR="0066496E">
        <w:t xml:space="preserve">. </w:t>
      </w:r>
      <w:r w:rsidR="005435A1">
        <w:t>Instead</w:t>
      </w:r>
      <w:r w:rsidR="0066496E">
        <w:t xml:space="preserve">, we are interested </w:t>
      </w:r>
      <w:r w:rsidR="004D2D25">
        <w:t xml:space="preserve">in finding </w:t>
      </w:r>
      <w:r w:rsidR="0066496E">
        <w:t xml:space="preserve">if any </w:t>
      </w:r>
      <w:r w:rsidR="004D2D25">
        <w:t>of the descriptor</w:t>
      </w:r>
      <w:r w:rsidR="005435A1">
        <w:t>s</w:t>
      </w:r>
      <w:r w:rsidR="004D2D25">
        <w:t xml:space="preserve"> </w:t>
      </w:r>
      <w:r w:rsidR="00D05125">
        <w:t xml:space="preserve">incorporated </w:t>
      </w:r>
      <w:r w:rsidR="004D2D25">
        <w:t xml:space="preserve">in the ML dataset can shed light </w:t>
      </w:r>
      <w:r w:rsidR="005B2F76">
        <w:t>o</w:t>
      </w:r>
      <w:r w:rsidR="00277285">
        <w:t>nto</w:t>
      </w:r>
      <w:r w:rsidR="004D2D25">
        <w:t xml:space="preserve"> the </w:t>
      </w:r>
      <w:r w:rsidR="005B2F76">
        <w:t xml:space="preserve">mechanisms underlying protein </w:t>
      </w:r>
      <w:r w:rsidR="004D2D25">
        <w:t xml:space="preserve">stability of the </w:t>
      </w:r>
      <w:r w:rsidR="004D2D25" w:rsidRPr="004D2D25">
        <w:rPr>
          <w:i/>
        </w:rPr>
        <w:t>T. brucei</w:t>
      </w:r>
      <w:r w:rsidR="004D2D25">
        <w:t xml:space="preserve"> </w:t>
      </w:r>
      <w:r w:rsidR="004D2D25" w:rsidRPr="00BE015E">
        <w:lastRenderedPageBreak/>
        <w:t>proteome</w:t>
      </w:r>
      <w:r w:rsidR="005B2F76" w:rsidRPr="00BE015E">
        <w:t xml:space="preserve">. This is analogous to, say, </w:t>
      </w:r>
      <w:r w:rsidR="00F66850" w:rsidRPr="00BE015E">
        <w:t>carry</w:t>
      </w:r>
      <w:r w:rsidR="005B2F76" w:rsidRPr="00BE015E">
        <w:t>ing</w:t>
      </w:r>
      <w:r w:rsidR="00F66850" w:rsidRPr="00BE015E">
        <w:t xml:space="preserve"> out a GO term enrichment analysis using the short/long half-life gene sets</w:t>
      </w:r>
      <w:r w:rsidR="005B2F76" w:rsidRPr="00BE015E">
        <w:t xml:space="preserve"> except that in our case we simultaneously query 1407 features</w:t>
      </w:r>
      <w:r w:rsidR="0089007A" w:rsidRPr="00BE015E">
        <w:t xml:space="preserve">. </w:t>
      </w:r>
      <w:r w:rsidR="005B791E" w:rsidRPr="00BE015E">
        <w:t>As the first step, we imputed missing values in the categorical variables with a fake -1 class</w:t>
      </w:r>
      <w:r w:rsidR="008758AC" w:rsidRPr="00BE015E">
        <w:t xml:space="preserve"> and replaced </w:t>
      </w:r>
      <w:r w:rsidR="005B791E" w:rsidRPr="00BE015E">
        <w:t>the missing values of continu</w:t>
      </w:r>
      <w:r w:rsidR="00312936" w:rsidRPr="00BE015E">
        <w:t>ous</w:t>
      </w:r>
      <w:r w:rsidR="005B791E" w:rsidRPr="00BE015E">
        <w:t xml:space="preserve"> variables </w:t>
      </w:r>
      <w:r w:rsidR="008758AC" w:rsidRPr="00BE015E">
        <w:t>with mean values</w:t>
      </w:r>
      <w:r w:rsidR="005B791E" w:rsidRPr="00BE015E">
        <w:t xml:space="preserve">. </w:t>
      </w:r>
      <w:r w:rsidR="00F27C26" w:rsidRPr="00BE015E">
        <w:t>In</w:t>
      </w:r>
      <w:r w:rsidR="00F27C26">
        <w:t xml:space="preserve"> our </w:t>
      </w:r>
      <w:r w:rsidR="00F27C26" w:rsidRPr="00F27C26">
        <w:t>aforementioned</w:t>
      </w:r>
      <w:r w:rsidR="00F27C26">
        <w:t xml:space="preserve"> turnover paper </w:t>
      </w:r>
      <w:r w:rsidR="00F27C26">
        <w:fldChar w:fldCharType="begin"/>
      </w:r>
      <w:r w:rsidR="00F27C26">
        <w:instrText xml:space="preserve"> ADDIN EN.CITE &lt;EndNote&gt;&lt;Cite&gt;&lt;Author&gt;Tinti&lt;/Author&gt;&lt;Year&gt;2019&lt;/Year&gt;&lt;RecNum&gt;233&lt;/RecNum&gt;&lt;DisplayText&gt;[13]&lt;/DisplayText&gt;&lt;record&gt;&lt;rec-number&gt;233&lt;/rec-number&gt;&lt;foreign-keys&gt;&lt;key app="EN" db-id="zd9xzdfw52atvke59fc5wv0t0pe25dtt2efr"&gt;233&lt;/key&gt;&lt;/foreign-keys&gt;&lt;ref-type name="Journal Article"&gt;17&lt;/ref-type&gt;&lt;contributors&gt;&lt;authors&gt;&lt;author&gt;Tinti, M.&lt;/author&gt;&lt;author&gt;Güther, M. L. S. &lt;/author&gt;&lt;author&gt;Crozier, T. W. M.&lt;/author&gt;&lt;author&gt;Lamond, A. I.&lt;/author&gt;&lt;author&gt;Ferguson, M. A. J.&lt;/author&gt;&lt;/authors&gt;&lt;/contributors&gt;&lt;titles&gt;&lt;title&gt;Proteome turnover in the bloodstream and procyclic forms of Trypanosoma brucei measured by quantitative proteomics [version 1; peer review: awaiting peer review]&lt;/title&gt;&lt;secondary-title&gt;Wellcome Open Res&lt;/secondary-title&gt;&lt;/titles&gt;&lt;periodical&gt;&lt;full-title&gt;Wellcome Open Res&lt;/full-title&gt;&lt;/periodical&gt;&lt;volume&gt;4:152&lt;/volume&gt;&lt;dates&gt;&lt;year&gt;2019&lt;/year&gt;&lt;/dates&gt;&lt;urls&gt;&lt;/urls&gt;&lt;/record&gt;&lt;/Cite&gt;&lt;/EndNote&gt;</w:instrText>
      </w:r>
      <w:r w:rsidR="00F27C26">
        <w:fldChar w:fldCharType="separate"/>
      </w:r>
      <w:r w:rsidR="00F27C26">
        <w:rPr>
          <w:noProof/>
        </w:rPr>
        <w:t>[</w:t>
      </w:r>
      <w:hyperlink w:anchor="_ENREF_13" w:tooltip="Tinti, 2019 #233" w:history="1">
        <w:r w:rsidR="00BB762B">
          <w:rPr>
            <w:noProof/>
          </w:rPr>
          <w:t>13</w:t>
        </w:r>
      </w:hyperlink>
      <w:r w:rsidR="00F27C26">
        <w:rPr>
          <w:noProof/>
        </w:rPr>
        <w:t>]</w:t>
      </w:r>
      <w:r w:rsidR="00F27C26">
        <w:fldChar w:fldCharType="end"/>
      </w:r>
      <w:r w:rsidR="00F27C26">
        <w:t>, we divide</w:t>
      </w:r>
      <w:r w:rsidR="008F6EB3">
        <w:t>d</w:t>
      </w:r>
      <w:r w:rsidR="00F27C26">
        <w:t xml:space="preserve"> the BSF protein half-li</w:t>
      </w:r>
      <w:r w:rsidR="005B791E">
        <w:t>ves</w:t>
      </w:r>
      <w:r w:rsidR="00F27C26">
        <w:t xml:space="preserve"> </w:t>
      </w:r>
      <w:r w:rsidR="008F6EB3">
        <w:t>into</w:t>
      </w:r>
      <w:r w:rsidR="00F27C26">
        <w:t xml:space="preserve"> decile</w:t>
      </w:r>
      <w:r w:rsidR="008F6EB3">
        <w:t xml:space="preserve"> bins</w:t>
      </w:r>
      <w:r w:rsidR="00F27C26">
        <w:t xml:space="preserve">, from the </w:t>
      </w:r>
      <w:r w:rsidR="00E960EA">
        <w:t xml:space="preserve">least </w:t>
      </w:r>
      <w:r w:rsidR="00F27C26">
        <w:t>sta</w:t>
      </w:r>
      <w:r w:rsidR="00277285">
        <w:t xml:space="preserve">ble to the </w:t>
      </w:r>
      <w:r w:rsidR="00E960EA">
        <w:t xml:space="preserve">most </w:t>
      </w:r>
      <w:r w:rsidR="00277285">
        <w:t>stable protein</w:t>
      </w:r>
      <w:r w:rsidR="00E960EA">
        <w:t>s</w:t>
      </w:r>
      <w:r w:rsidR="00277285">
        <w:t>. W</w:t>
      </w:r>
      <w:r w:rsidR="004D2D25">
        <w:t>e</w:t>
      </w:r>
      <w:r w:rsidR="00277285">
        <w:t xml:space="preserve"> th</w:t>
      </w:r>
      <w:r w:rsidR="005435A1">
        <w:t>e</w:t>
      </w:r>
      <w:r w:rsidR="00277285">
        <w:t>n</w:t>
      </w:r>
      <w:r w:rsidR="004D2D25">
        <w:t xml:space="preserve"> selected </w:t>
      </w:r>
      <w:r w:rsidR="004D2D25" w:rsidRPr="004D2D25">
        <w:t>837</w:t>
      </w:r>
      <w:r w:rsidR="004D2D25">
        <w:t xml:space="preserve"> </w:t>
      </w:r>
      <w:r w:rsidR="00277285">
        <w:t>protein</w:t>
      </w:r>
      <w:r w:rsidR="008F6EB3">
        <w:t>s</w:t>
      </w:r>
      <w:r w:rsidR="00277285">
        <w:t xml:space="preserve"> </w:t>
      </w:r>
      <w:r w:rsidR="008F6EB3">
        <w:t xml:space="preserve">(fast </w:t>
      </w:r>
      <w:r w:rsidR="005B791E">
        <w:t>half-life</w:t>
      </w:r>
      <w:r w:rsidR="008F6EB3">
        <w:t xml:space="preserve">) </w:t>
      </w:r>
      <w:r w:rsidR="00277285">
        <w:t xml:space="preserve">from the </w:t>
      </w:r>
      <w:r w:rsidR="008F6EB3">
        <w:t xml:space="preserve">first two </w:t>
      </w:r>
      <w:r w:rsidR="00277285">
        <w:t>half-life bins</w:t>
      </w:r>
      <w:r w:rsidR="008F6EB3">
        <w:t xml:space="preserve"> (</w:t>
      </w:r>
      <w:r w:rsidR="00F66850">
        <w:t>first</w:t>
      </w:r>
      <w:r w:rsidR="008F6EB3">
        <w:t xml:space="preserve"> and </w:t>
      </w:r>
      <w:r w:rsidR="00F66850">
        <w:t>second</w:t>
      </w:r>
      <w:r w:rsidR="008F6EB3">
        <w:t xml:space="preserve"> decile</w:t>
      </w:r>
      <w:r w:rsidR="00277285">
        <w:t xml:space="preserve">) </w:t>
      </w:r>
      <w:r w:rsidR="004D2D25">
        <w:t>and 837</w:t>
      </w:r>
      <w:r w:rsidR="008F6EB3">
        <w:t xml:space="preserve"> protein (slow </w:t>
      </w:r>
      <w:r w:rsidR="005B791E">
        <w:t>half-life</w:t>
      </w:r>
      <w:r w:rsidR="008F6EB3">
        <w:t xml:space="preserve">) </w:t>
      </w:r>
      <w:r w:rsidR="004D2D25">
        <w:t>f</w:t>
      </w:r>
      <w:r w:rsidR="00277285">
        <w:t xml:space="preserve">rom the </w:t>
      </w:r>
      <w:r w:rsidR="008F6EB3">
        <w:t>last two</w:t>
      </w:r>
      <w:r w:rsidR="00277285">
        <w:t xml:space="preserve"> half-life bins (</w:t>
      </w:r>
      <w:r w:rsidR="00F66850">
        <w:t>ninth</w:t>
      </w:r>
      <w:r w:rsidR="008F6EB3">
        <w:t xml:space="preserve"> and </w:t>
      </w:r>
      <w:r w:rsidR="00F66850">
        <w:t>tenth)</w:t>
      </w:r>
      <w:r w:rsidR="00277285">
        <w:t xml:space="preserve"> </w:t>
      </w:r>
      <w:r w:rsidR="008F6EB3">
        <w:t>as</w:t>
      </w:r>
      <w:r w:rsidR="00277285">
        <w:t xml:space="preserve"> </w:t>
      </w:r>
      <w:r w:rsidR="00F0017A">
        <w:t xml:space="preserve">the </w:t>
      </w:r>
      <w:r w:rsidR="005D4BD6">
        <w:t>training set for ML analysis</w:t>
      </w:r>
      <w:r w:rsidR="00F66850">
        <w:t xml:space="preserve">. </w:t>
      </w:r>
      <w:r w:rsidR="005D4BD6">
        <w:t xml:space="preserve">When the number of </w:t>
      </w:r>
      <w:r w:rsidR="00F25758">
        <w:t xml:space="preserve">descriptors (columns of the dataset) is similar or exceed the number of training instances (rows in the dataset), ML algorithms are prone to overfitting, i.e. learning associations with the response variable (fast or </w:t>
      </w:r>
      <w:r w:rsidR="00F66850">
        <w:t>long</w:t>
      </w:r>
      <w:r w:rsidR="00F25758">
        <w:t xml:space="preserve"> </w:t>
      </w:r>
      <w:r w:rsidR="005B791E">
        <w:t>half-lives</w:t>
      </w:r>
      <w:r w:rsidR="00F25758">
        <w:t xml:space="preserve">) </w:t>
      </w:r>
      <w:r w:rsidR="005B791E">
        <w:t>originating</w:t>
      </w:r>
      <w:r w:rsidR="00F25758">
        <w:t xml:space="preserve"> just by chance</w:t>
      </w:r>
      <w:r w:rsidR="00F20840">
        <w:t xml:space="preserve"> </w:t>
      </w:r>
      <w:r w:rsidR="00F20840">
        <w:fldChar w:fldCharType="begin"/>
      </w:r>
      <w:r w:rsidR="00F20840">
        <w:instrText xml:space="preserve"> ADDIN EN.CITE &lt;EndNote&gt;&lt;Cite&gt;&lt;Author&gt;Chicco&lt;/Author&gt;&lt;Year&gt;2017&lt;/Year&gt;&lt;RecNum&gt;217&lt;/RecNum&gt;&lt;DisplayText&gt;[12]&lt;/DisplayText&gt;&lt;record&gt;&lt;rec-number&gt;217&lt;/rec-number&gt;&lt;foreign-keys&gt;&lt;key app="EN" db-id="zd9xzdfw52atvke59fc5wv0t0pe25dtt2efr"&gt;217&lt;/key&gt;&lt;/foreign-keys&gt;&lt;ref-type name="Journal Article"&gt;17&lt;/ref-type&gt;&lt;contributors&gt;&lt;authors&gt;&lt;author&gt;Chicco, D.&lt;/author&gt;&lt;/authors&gt;&lt;/contributors&gt;&lt;auth-address&gt;Princess Margaret Cancer Centre, PMCR Tower 11-401, 101 College Street, Toronto, Ontario, M5G 1L7 Canada.0000 0001 2150 066Xgrid.415224.4&lt;/auth-address&gt;&lt;titles&gt;&lt;title&gt;Ten quick tips for machine learning in computational biology&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5&lt;/pages&gt;&lt;volume&gt;10&lt;/volume&gt;&lt;dates&gt;&lt;year&gt;2017&lt;/year&gt;&lt;/dates&gt;&lt;isbn&gt;1756-0381 (Print)&amp;#xD;1756-0381 (Linking)&lt;/isbn&gt;&lt;accession-num&gt;29234465&lt;/accession-num&gt;&lt;urls&gt;&lt;related-urls&gt;&lt;url&gt;http://www.ncbi.nlm.nih.gov/pubmed/29234465&lt;/url&gt;&lt;/related-urls&gt;&lt;/urls&gt;&lt;custom2&gt;5721660&lt;/custom2&gt;&lt;electronic-resource-num&gt;10.1186/s13040-017-0155-3&lt;/electronic-resource-num&gt;&lt;/record&gt;&lt;/Cite&gt;&lt;/EndNote&gt;</w:instrText>
      </w:r>
      <w:r w:rsidR="00F20840">
        <w:fldChar w:fldCharType="separate"/>
      </w:r>
      <w:r w:rsidR="00F20840">
        <w:rPr>
          <w:noProof/>
        </w:rPr>
        <w:t>[</w:t>
      </w:r>
      <w:hyperlink w:anchor="_ENREF_12" w:tooltip="Chicco, 2017 #217" w:history="1">
        <w:r w:rsidR="00BB762B">
          <w:rPr>
            <w:noProof/>
          </w:rPr>
          <w:t>12</w:t>
        </w:r>
      </w:hyperlink>
      <w:r w:rsidR="00F20840">
        <w:rPr>
          <w:noProof/>
        </w:rPr>
        <w:t>]</w:t>
      </w:r>
      <w:r w:rsidR="00F20840">
        <w:fldChar w:fldCharType="end"/>
      </w:r>
      <w:r w:rsidR="00F25758">
        <w:t xml:space="preserve">. </w:t>
      </w:r>
      <w:r w:rsidR="00F0017A" w:rsidRPr="00F0017A">
        <w:t>Intending to reduc</w:t>
      </w:r>
      <w:r w:rsidR="00F0017A">
        <w:t xml:space="preserve">e the number </w:t>
      </w:r>
      <w:r w:rsidR="00F25758">
        <w:t>of descriptors, we eliminated</w:t>
      </w:r>
      <w:r w:rsidR="008F6EB3" w:rsidRPr="008F6EB3">
        <w:t xml:space="preserve"> </w:t>
      </w:r>
      <w:r w:rsidR="00F57A27">
        <w:t xml:space="preserve">277 </w:t>
      </w:r>
      <w:r w:rsidR="008F6EB3" w:rsidRPr="008F6EB3">
        <w:t>features that correlate to other features with a Pearson correlation coefficient of 0.</w:t>
      </w:r>
      <w:r w:rsidR="00F57A27">
        <w:t xml:space="preserve">75 or </w:t>
      </w:r>
      <w:r w:rsidR="00F0017A" w:rsidRPr="00F0017A">
        <w:t>higher</w:t>
      </w:r>
      <w:r w:rsidR="00F57A27">
        <w:t xml:space="preserve">. </w:t>
      </w:r>
      <w:r w:rsidR="008F6EB3">
        <w:t xml:space="preserve">We then trained a random forest algorithm </w:t>
      </w:r>
      <w:r w:rsidR="00F57A27">
        <w:t xml:space="preserve">implemented in </w:t>
      </w:r>
      <w:proofErr w:type="spellStart"/>
      <w:r w:rsidR="00FA448D" w:rsidRPr="00272D83">
        <w:t>LightGBM</w:t>
      </w:r>
      <w:proofErr w:type="spellEnd"/>
      <w:r w:rsidR="00FA448D">
        <w:t xml:space="preserve"> </w:t>
      </w:r>
      <w:r w:rsidR="00FA448D">
        <w:fldChar w:fldCharType="begin"/>
      </w:r>
      <w:r w:rsidR="00BB762B">
        <w:instrText xml:space="preserve"> ADDIN EN.CITE &lt;EndNote&gt;&lt;Cite&gt;&lt;Author&gt;Guolin&lt;/Author&gt;&lt;Year&gt;2017&lt;/Year&gt;&lt;RecNum&gt;239&lt;/RecNum&gt;&lt;DisplayText&gt;[32]&lt;/DisplayText&gt;&lt;record&gt;&lt;rec-number&gt;239&lt;/rec-number&gt;&lt;foreign-keys&gt;&lt;key app="EN" db-id="zd9xzdfw52atvke59fc5wv0t0pe25dtt2efr"&gt;239&lt;/key&gt;&lt;/foreign-keys&gt;&lt;ref-type name="Journal Article"&gt;17&lt;/ref-type&gt;&lt;contributors&gt;&lt;authors&gt;&lt;author&gt;Guolin, K.&lt;/author&gt;&lt;author&gt;Meng, Q.&lt;/author&gt;&lt;author&gt;Finley, T.&lt;/author&gt;&lt;author&gt;Wang, W.&lt;/author&gt;&lt;author&gt;Chen, W.&lt;/author&gt;&lt;author&gt;Ma, W.&lt;/author&gt;&lt;author&gt;Ye, Q. &lt;/author&gt;&lt;author&gt;Liu, T.Y.&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pages&gt;3149-3157&lt;/pages&gt;&lt;volume&gt;30&lt;/volume&gt;&lt;dates&gt;&lt;year&gt;2017&lt;/year&gt;&lt;/dates&gt;&lt;urls&gt;&lt;/urls&gt;&lt;/record&gt;&lt;/Cite&gt;&lt;/EndNote&gt;</w:instrText>
      </w:r>
      <w:r w:rsidR="00FA448D">
        <w:fldChar w:fldCharType="separate"/>
      </w:r>
      <w:r w:rsidR="00BB762B">
        <w:rPr>
          <w:noProof/>
        </w:rPr>
        <w:t>[</w:t>
      </w:r>
      <w:hyperlink w:anchor="_ENREF_32" w:tooltip="Guolin, 2017 #239" w:history="1">
        <w:r w:rsidR="00BB762B">
          <w:rPr>
            <w:noProof/>
          </w:rPr>
          <w:t>32</w:t>
        </w:r>
      </w:hyperlink>
      <w:r w:rsidR="00BB762B">
        <w:rPr>
          <w:noProof/>
        </w:rPr>
        <w:t>]</w:t>
      </w:r>
      <w:r w:rsidR="00FA448D">
        <w:fldChar w:fldCharType="end"/>
      </w:r>
      <w:r w:rsidR="003F0C46">
        <w:t xml:space="preserve"> to</w:t>
      </w:r>
      <w:r w:rsidR="008F6EB3">
        <w:t xml:space="preserve"> discriminate between </w:t>
      </w:r>
      <w:r w:rsidR="005B791E">
        <w:t>proteins with</w:t>
      </w:r>
      <w:r w:rsidR="008F6EB3">
        <w:t xml:space="preserve"> </w:t>
      </w:r>
      <w:r w:rsidR="00FA448D">
        <w:t xml:space="preserve">fast </w:t>
      </w:r>
      <w:r w:rsidR="005B791E">
        <w:t>or</w:t>
      </w:r>
      <w:r w:rsidR="00FA448D">
        <w:t xml:space="preserve"> slow </w:t>
      </w:r>
      <w:r w:rsidR="005B791E" w:rsidRPr="005B791E">
        <w:t>half-lives</w:t>
      </w:r>
      <w:r w:rsidR="00CC3FEF">
        <w:t>. Before training, we</w:t>
      </w:r>
      <w:r w:rsidR="009F5C30">
        <w:t xml:space="preserve"> </w:t>
      </w:r>
      <w:r w:rsidR="00CC3FEF">
        <w:t>removed</w:t>
      </w:r>
      <w:r w:rsidR="009F5C30">
        <w:t xml:space="preserve"> </w:t>
      </w:r>
      <w:r w:rsidR="00E960EA">
        <w:t xml:space="preserve">at random </w:t>
      </w:r>
      <w:r w:rsidR="009F5C30">
        <w:t xml:space="preserve">35% of the </w:t>
      </w:r>
      <w:r w:rsidR="00FA1372">
        <w:t>training instances</w:t>
      </w:r>
      <w:r w:rsidR="009F5C30">
        <w:t xml:space="preserve"> (blind) to evaluate the training progression on </w:t>
      </w:r>
      <w:r w:rsidR="00FA1372">
        <w:t>a</w:t>
      </w:r>
      <w:r w:rsidR="009F5C30">
        <w:t xml:space="preserve"> subset </w:t>
      </w:r>
      <w:r w:rsidR="0089007A">
        <w:t>of instances never seen by the</w:t>
      </w:r>
      <w:r w:rsidR="009F5C30">
        <w:t xml:space="preserve"> </w:t>
      </w:r>
      <w:r w:rsidR="00FA1372" w:rsidRPr="00404695">
        <w:t xml:space="preserve">predictor. </w:t>
      </w:r>
      <w:r w:rsidR="007F2DFA">
        <w:t xml:space="preserve">The </w:t>
      </w:r>
      <w:proofErr w:type="spellStart"/>
      <w:r w:rsidR="007F2DFA" w:rsidRPr="00404695">
        <w:t>LightGBM</w:t>
      </w:r>
      <w:proofErr w:type="spellEnd"/>
      <w:r w:rsidR="007F2DFA" w:rsidRPr="00404695">
        <w:t xml:space="preserve"> algorithm was trained with a </w:t>
      </w:r>
      <w:r w:rsidR="00F0017A">
        <w:t>three-</w:t>
      </w:r>
      <w:r w:rsidR="007F2DFA" w:rsidRPr="00404695">
        <w:t xml:space="preserve">fold cross-validation </w:t>
      </w:r>
      <w:r w:rsidR="005435A1">
        <w:t xml:space="preserve">(CV) </w:t>
      </w:r>
      <w:r w:rsidR="007F2DFA" w:rsidRPr="00404695">
        <w:t>strategy</w:t>
      </w:r>
      <w:r w:rsidR="00404695" w:rsidRPr="00404695">
        <w:t xml:space="preserve">. </w:t>
      </w:r>
      <w:r w:rsidR="00866574" w:rsidRPr="00404695">
        <w:t xml:space="preserve">With this strategy, the input data is divided into 3 subsets (also known as folds). </w:t>
      </w:r>
      <w:r w:rsidR="00F0017A" w:rsidRPr="00F0017A">
        <w:t>Afterwards, The ML algorithm is trained on all but one of the subsets and evaluated on the subset that was not used for training.</w:t>
      </w:r>
      <w:r w:rsidR="00866574" w:rsidRPr="00404695">
        <w:t xml:space="preserve"> </w:t>
      </w:r>
      <w:r w:rsidR="00EC5BE4" w:rsidRPr="00EC5BE4">
        <w:t>The process repeats 3 times, with a different subset reserved for evaluation (and excluded from training) each time. In this way, all the data is used once for both training and evaluation.</w:t>
      </w:r>
      <w:r w:rsidR="00866574" w:rsidRPr="00404695">
        <w:t xml:space="preserve"> </w:t>
      </w:r>
      <w:r w:rsidR="00820EA2" w:rsidRPr="00404695">
        <w:t xml:space="preserve">The </w:t>
      </w:r>
      <w:proofErr w:type="spellStart"/>
      <w:r w:rsidR="00820EA2" w:rsidRPr="00404695">
        <w:t>LightGBM</w:t>
      </w:r>
      <w:proofErr w:type="spellEnd"/>
      <w:r w:rsidR="00820EA2" w:rsidRPr="00404695">
        <w:t xml:space="preserve"> algorithm starts the training with just one tree in the random forest and evaluates the </w:t>
      </w:r>
      <w:r w:rsidR="000B3CF2" w:rsidRPr="00404695">
        <w:t>prediction</w:t>
      </w:r>
      <w:r w:rsidR="00820EA2" w:rsidRPr="00404695">
        <w:t xml:space="preserve"> performance </w:t>
      </w:r>
      <w:r w:rsidR="00656529">
        <w:t>using</w:t>
      </w:r>
      <w:r w:rsidR="00820EA2" w:rsidRPr="00404695">
        <w:t xml:space="preserve"> the evaluation subset. </w:t>
      </w:r>
      <w:r w:rsidR="00EC5BE4">
        <w:t xml:space="preserve">With </w:t>
      </w:r>
      <w:r w:rsidR="00EC5BE4" w:rsidRPr="00EC5BE4">
        <w:t xml:space="preserve">an iterative </w:t>
      </w:r>
      <w:r w:rsidR="00EC5BE4">
        <w:t xml:space="preserve">process, the algorithm </w:t>
      </w:r>
      <w:r w:rsidR="00820EA2" w:rsidRPr="00404695">
        <w:t>adds one tree to</w:t>
      </w:r>
      <w:r w:rsidR="00EC5BE4">
        <w:t xml:space="preserve"> the random forest and evaluates </w:t>
      </w:r>
      <w:r w:rsidR="00820EA2" w:rsidRPr="00404695">
        <w:t xml:space="preserve">the </w:t>
      </w:r>
      <w:r w:rsidR="000B3CF2" w:rsidRPr="00404695">
        <w:t xml:space="preserve">prediction </w:t>
      </w:r>
      <w:r w:rsidR="00820EA2" w:rsidRPr="00404695">
        <w:t>performance</w:t>
      </w:r>
      <w:r w:rsidR="00EC5BE4">
        <w:t xml:space="preserve"> again</w:t>
      </w:r>
      <w:r w:rsidR="00820EA2" w:rsidRPr="00404695">
        <w:t xml:space="preserve">. This process continues until the </w:t>
      </w:r>
      <w:r w:rsidR="00A55407" w:rsidRPr="00404695">
        <w:t>addition of a tree to the random forest</w:t>
      </w:r>
      <w:r w:rsidR="00656529">
        <w:t xml:space="preserve"> model</w:t>
      </w:r>
      <w:r w:rsidR="00A55407" w:rsidRPr="00404695">
        <w:t xml:space="preserve"> does</w:t>
      </w:r>
      <w:r w:rsidR="00820EA2" w:rsidRPr="00404695">
        <w:t xml:space="preserve"> not improve the </w:t>
      </w:r>
      <w:r w:rsidR="000B3CF2" w:rsidRPr="00404695">
        <w:t>prediction performance (early stopping).</w:t>
      </w:r>
      <w:r w:rsidR="00820EA2" w:rsidRPr="00404695">
        <w:t xml:space="preserve"> </w:t>
      </w:r>
      <w:r w:rsidR="00A55407">
        <w:t xml:space="preserve">At each step, </w:t>
      </w:r>
      <w:r w:rsidR="00EC5BE4" w:rsidRPr="00404695">
        <w:t xml:space="preserve">The </w:t>
      </w:r>
      <w:proofErr w:type="spellStart"/>
      <w:r w:rsidR="00EC5BE4" w:rsidRPr="00404695">
        <w:t>LightGBM</w:t>
      </w:r>
      <w:proofErr w:type="spellEnd"/>
      <w:r w:rsidR="00EC5BE4" w:rsidRPr="00404695">
        <w:t xml:space="preserve"> algorithm </w:t>
      </w:r>
      <w:r w:rsidR="00EC5BE4">
        <w:t xml:space="preserve">evaluates </w:t>
      </w:r>
      <w:r w:rsidR="00C32C60">
        <w:t xml:space="preserve">the </w:t>
      </w:r>
      <w:r w:rsidR="00C32C60" w:rsidRPr="00404695">
        <w:t>prediction</w:t>
      </w:r>
      <w:r w:rsidR="00EC5BE4">
        <w:t xml:space="preserve"> performance </w:t>
      </w:r>
      <w:r w:rsidR="0089007A">
        <w:t>using</w:t>
      </w:r>
      <w:r w:rsidR="00A55407">
        <w:t xml:space="preserve"> the </w:t>
      </w:r>
      <w:r w:rsidR="00A55407" w:rsidRPr="00A55407">
        <w:t xml:space="preserve">receiver operating characteristic curve </w:t>
      </w:r>
      <w:r w:rsidR="00A55407">
        <w:t>(ROC) area under the curve (AUC) score.</w:t>
      </w:r>
      <w:r w:rsidR="004C4A91">
        <w:t xml:space="preserve"> </w:t>
      </w:r>
      <w:r w:rsidR="00E76B51">
        <w:t>At the end of the</w:t>
      </w:r>
      <w:r w:rsidR="00EC5BE4">
        <w:t xml:space="preserve"> CV</w:t>
      </w:r>
      <w:r w:rsidR="00C32C60">
        <w:t xml:space="preserve"> strategy, a new model</w:t>
      </w:r>
      <w:r w:rsidR="00E76B51">
        <w:t xml:space="preserve"> </w:t>
      </w:r>
      <w:r w:rsidR="00916112">
        <w:t xml:space="preserve">is trained with all the data </w:t>
      </w:r>
      <w:r w:rsidR="001A0572">
        <w:t xml:space="preserve">used for the CV step </w:t>
      </w:r>
      <w:r w:rsidR="00916112">
        <w:t>and evaluate</w:t>
      </w:r>
      <w:r w:rsidR="00C32C60">
        <w:t>d</w:t>
      </w:r>
      <w:r w:rsidR="00916112">
        <w:t xml:space="preserve"> on the blind </w:t>
      </w:r>
      <w:r w:rsidR="00EC5BE4">
        <w:t>dataset</w:t>
      </w:r>
      <w:r w:rsidR="005435A1">
        <w:t>.</w:t>
      </w:r>
      <w:r w:rsidR="00EC5BE4">
        <w:t xml:space="preserve"> </w:t>
      </w:r>
      <w:r w:rsidR="00703E8E">
        <w:t>The ROC AUC s</w:t>
      </w:r>
      <w:r w:rsidR="005B791E">
        <w:t xml:space="preserve">core </w:t>
      </w:r>
      <w:r w:rsidR="00304552">
        <w:t>computed on the blind dataset (</w:t>
      </w:r>
      <w:r w:rsidR="00335590">
        <w:t>0.69</w:t>
      </w:r>
      <w:r w:rsidR="00304552">
        <w:t>)</w:t>
      </w:r>
      <w:r w:rsidR="00335590">
        <w:t xml:space="preserve"> </w:t>
      </w:r>
      <w:r w:rsidR="005B791E">
        <w:t xml:space="preserve">suggested </w:t>
      </w:r>
      <w:r w:rsidR="00703E8E">
        <w:t xml:space="preserve">that the algorithm is separating </w:t>
      </w:r>
      <w:r w:rsidR="001A0572">
        <w:t>proteins</w:t>
      </w:r>
      <w:r w:rsidR="005B791E">
        <w:t xml:space="preserve"> with</w:t>
      </w:r>
      <w:r w:rsidR="00703E8E">
        <w:t xml:space="preserve"> fast and </w:t>
      </w:r>
      <w:r w:rsidR="001A0572">
        <w:t>long</w:t>
      </w:r>
      <w:r w:rsidR="00703E8E">
        <w:t xml:space="preserve"> </w:t>
      </w:r>
      <w:r w:rsidR="005B791E">
        <w:t>half-lives</w:t>
      </w:r>
      <w:r w:rsidR="00703E8E">
        <w:t xml:space="preserve"> </w:t>
      </w:r>
      <w:proofErr w:type="gramStart"/>
      <w:r w:rsidR="00703E8E">
        <w:t>better</w:t>
      </w:r>
      <w:proofErr w:type="gramEnd"/>
      <w:r w:rsidR="00703E8E">
        <w:t xml:space="preserve"> than random.  </w:t>
      </w:r>
      <w:r w:rsidR="00D55A2A">
        <w:t>The number of t</w:t>
      </w:r>
      <w:r w:rsidR="006862CD">
        <w:t>ree</w:t>
      </w:r>
      <w:r w:rsidR="00335536">
        <w:t xml:space="preserve">s </w:t>
      </w:r>
      <w:r w:rsidR="001A0572">
        <w:t>to evaluate the model on the blind dataset</w:t>
      </w:r>
      <w:r w:rsidR="006862CD">
        <w:t xml:space="preserve"> was chosen </w:t>
      </w:r>
      <w:r w:rsidR="00335536">
        <w:t>from the CV strategy</w:t>
      </w:r>
      <w:r w:rsidR="00DA1363">
        <w:t xml:space="preserve">. </w:t>
      </w:r>
      <w:r w:rsidR="00CC3FEF">
        <w:t>At each CV round, the algorithm records the number of tree</w:t>
      </w:r>
      <w:r w:rsidR="001A0572">
        <w:t>s</w:t>
      </w:r>
      <w:r w:rsidR="00CC3FEF">
        <w:t xml:space="preserve"> used. B</w:t>
      </w:r>
      <w:r w:rsidR="00703E8E" w:rsidRPr="00CC3FEF">
        <w:t xml:space="preserve">y inspecting </w:t>
      </w:r>
      <w:r w:rsidR="00DA1363" w:rsidRPr="00CC3FEF">
        <w:t xml:space="preserve">the training </w:t>
      </w:r>
      <w:r w:rsidR="00CC3FEF">
        <w:t>history, we selected 14 trees</w:t>
      </w:r>
      <w:r w:rsidR="00E960EA">
        <w:t>,</w:t>
      </w:r>
      <w:r w:rsidR="00CC3FEF">
        <w:t xml:space="preserve"> equal to the maximum number of trees used in any of the </w:t>
      </w:r>
      <w:r w:rsidR="00656529">
        <w:t xml:space="preserve">three </w:t>
      </w:r>
      <w:r w:rsidR="001A0572">
        <w:t>CV</w:t>
      </w:r>
      <w:r w:rsidR="00CC3FEF">
        <w:t xml:space="preserve"> </w:t>
      </w:r>
      <w:r w:rsidR="00656529">
        <w:t>steps</w:t>
      </w:r>
      <w:r w:rsidR="00DA1363" w:rsidRPr="00CC3FEF">
        <w:t>.</w:t>
      </w:r>
      <w:r w:rsidR="00524255">
        <w:t xml:space="preserve"> This model</w:t>
      </w:r>
      <w:r w:rsidR="00304552">
        <w:t xml:space="preserve"> was</w:t>
      </w:r>
      <w:r w:rsidR="00524255">
        <w:t xml:space="preserve"> used to </w:t>
      </w:r>
      <w:r w:rsidR="005571EB" w:rsidRPr="005571EB">
        <w:t>shrink further</w:t>
      </w:r>
      <w:r w:rsidR="005571EB">
        <w:t xml:space="preserve"> </w:t>
      </w:r>
      <w:r w:rsidR="00524255">
        <w:t>the number of relevant features.</w:t>
      </w:r>
      <w:r w:rsidR="00F73F30">
        <w:t xml:space="preserve"> To this aim, we first applied the Boruta methods</w:t>
      </w:r>
      <w:r w:rsidR="00556E01">
        <w:t xml:space="preserve"> </w:t>
      </w:r>
      <w:r w:rsidR="004E46AF">
        <w:fldChar w:fldCharType="begin"/>
      </w:r>
      <w:r w:rsidR="00BB762B">
        <w:instrText xml:space="preserve"> ADDIN EN.CITE &lt;EndNote&gt;&lt;Cite&gt;&lt;Author&gt;Miron&lt;/Author&gt;&lt;Year&gt;2010&lt;/Year&gt;&lt;RecNum&gt;240&lt;/RecNum&gt;&lt;DisplayText&gt;[33]&lt;/DisplayText&gt;&lt;record&gt;&lt;rec-number&gt;240&lt;/rec-number&gt;&lt;foreign-keys&gt;&lt;key app="EN" db-id="zd9xzdfw52atvke59fc5wv0t0pe25dtt2efr"&gt;240&lt;/key&gt;&lt;/foreign-keys&gt;&lt;ref-type name="Journal Article"&gt;17&lt;/ref-type&gt;&lt;contributors&gt;&lt;authors&gt;&lt;author&gt;Miron, B.&lt;/author&gt;&lt;author&gt;Kursa, R.&lt;/author&gt;&lt;author&gt;Witold, R.&lt;/author&gt;&lt;author&gt;Rudnicki, R.&lt;/author&gt;&lt;/authors&gt;&lt;/contributors&gt;&lt;titles&gt;&lt;title&gt;Feature Selection with the Boruta Package&lt;/title&gt;&lt;secondary-title&gt;Journal of Statistical Software&lt;/secondary-title&gt;&lt;/titles&gt;&lt;periodical&gt;&lt;full-title&gt;J Stat Softw&lt;/full-title&gt;&lt;abbr-1&gt;Journal of statistical software&lt;/abbr-1&gt;&lt;/periodical&gt;&lt;pages&gt;1-13&lt;/pages&gt;&lt;volume&gt;36&lt;/volume&gt;&lt;number&gt;11&lt;/number&gt;&lt;dates&gt;&lt;year&gt;2010&lt;/year&gt;&lt;/dates&gt;&lt;urls&gt;&lt;/urls&gt;&lt;/record&gt;&lt;/Cite&gt;&lt;/EndNote&gt;</w:instrText>
      </w:r>
      <w:r w:rsidR="004E46AF">
        <w:fldChar w:fldCharType="separate"/>
      </w:r>
      <w:r w:rsidR="00BB762B">
        <w:rPr>
          <w:noProof/>
        </w:rPr>
        <w:t>[</w:t>
      </w:r>
      <w:hyperlink w:anchor="_ENREF_33" w:tooltip="Miron, 2010 #240" w:history="1">
        <w:r w:rsidR="00BB762B">
          <w:rPr>
            <w:noProof/>
          </w:rPr>
          <w:t>33</w:t>
        </w:r>
      </w:hyperlink>
      <w:r w:rsidR="00BB762B">
        <w:rPr>
          <w:noProof/>
        </w:rPr>
        <w:t>]</w:t>
      </w:r>
      <w:r w:rsidR="004E46AF">
        <w:fldChar w:fldCharType="end"/>
      </w:r>
      <w:r w:rsidR="004E46AF">
        <w:t xml:space="preserve"> t</w:t>
      </w:r>
      <w:r w:rsidR="004E46AF" w:rsidRPr="00556E01">
        <w:t xml:space="preserve">o </w:t>
      </w:r>
      <w:r w:rsidR="001A0572">
        <w:t>identify</w:t>
      </w:r>
      <w:r w:rsidR="004E46AF" w:rsidRPr="00556E01">
        <w:t xml:space="preserve"> all </w:t>
      </w:r>
      <w:r w:rsidR="004E46AF">
        <w:t xml:space="preserve">the </w:t>
      </w:r>
      <w:r w:rsidR="004E46AF" w:rsidRPr="00556E01">
        <w:t>features carrying information usable for prediction</w:t>
      </w:r>
      <w:r w:rsidR="004E46AF">
        <w:t xml:space="preserve"> (82). </w:t>
      </w:r>
      <w:r w:rsidR="00BF602F">
        <w:t>Briefly, the Boruta algorithm randomi</w:t>
      </w:r>
      <w:r w:rsidR="005571EB">
        <w:t>s</w:t>
      </w:r>
      <w:r w:rsidR="00BF602F">
        <w:t>e</w:t>
      </w:r>
      <w:r w:rsidR="005571EB">
        <w:t>s</w:t>
      </w:r>
      <w:r w:rsidR="00BF602F">
        <w:t xml:space="preserve"> </w:t>
      </w:r>
      <w:r w:rsidR="002C4AAA">
        <w:t xml:space="preserve">all </w:t>
      </w:r>
      <w:r w:rsidR="00BF602F">
        <w:t>descriptor</w:t>
      </w:r>
      <w:r w:rsidR="005571EB">
        <w:t>s</w:t>
      </w:r>
      <w:r w:rsidR="00BF602F">
        <w:t xml:space="preserve"> </w:t>
      </w:r>
      <w:r w:rsidR="005571EB">
        <w:t>in</w:t>
      </w:r>
      <w:r w:rsidR="00BF602F">
        <w:t xml:space="preserve"> the dataset </w:t>
      </w:r>
      <w:r w:rsidR="00F70062">
        <w:t xml:space="preserve">and evaluates </w:t>
      </w:r>
      <w:r w:rsidR="005571EB">
        <w:t>the randomise</w:t>
      </w:r>
      <w:r w:rsidR="00E960EA">
        <w:t>d</w:t>
      </w:r>
      <w:r w:rsidR="005571EB">
        <w:t xml:space="preserve"> features, looking </w:t>
      </w:r>
      <w:r w:rsidR="00E960EA">
        <w:t xml:space="preserve">for whether </w:t>
      </w:r>
      <w:r w:rsidR="005571EB">
        <w:t xml:space="preserve">they </w:t>
      </w:r>
      <w:r w:rsidR="00F70062">
        <w:t xml:space="preserve">are less or more important </w:t>
      </w:r>
      <w:r w:rsidR="00E960EA">
        <w:t xml:space="preserve">than </w:t>
      </w:r>
      <w:r w:rsidR="00F70062">
        <w:t xml:space="preserve">the real </w:t>
      </w:r>
      <w:r w:rsidR="005571EB">
        <w:t>features</w:t>
      </w:r>
      <w:r w:rsidR="00F70062">
        <w:t xml:space="preserve"> in separating fast and slow turnover protein. If the real features are better than the </w:t>
      </w:r>
      <w:r w:rsidR="00F70062" w:rsidRPr="00F70062">
        <w:t>shuffled copies</w:t>
      </w:r>
      <w:r w:rsidR="00F70062">
        <w:t xml:space="preserve">, </w:t>
      </w:r>
      <w:r w:rsidR="001F1D5B">
        <w:t>they are</w:t>
      </w:r>
      <w:r w:rsidR="00F70062">
        <w:t xml:space="preserve"> marked as important.</w:t>
      </w:r>
      <w:r w:rsidR="001F1D5B">
        <w:t xml:space="preserve"> In a further feature selection, </w:t>
      </w:r>
      <w:r w:rsidR="002C4AAA">
        <w:t xml:space="preserve">we applied a different </w:t>
      </w:r>
      <w:r w:rsidR="002C4AAA" w:rsidRPr="002C4AAA">
        <w:t>permutation importance</w:t>
      </w:r>
      <w:r w:rsidR="002C4AAA">
        <w:t xml:space="preserve"> </w:t>
      </w:r>
      <w:r w:rsidR="006317EA">
        <w:t>strategy</w:t>
      </w:r>
      <w:r w:rsidR="00A16CA7">
        <w:t xml:space="preserve"> implemented in the ELI5 python package </w:t>
      </w:r>
      <w:r w:rsidR="00A16CA7">
        <w:fldChar w:fldCharType="begin"/>
      </w:r>
      <w:r w:rsidR="00BB762B">
        <w:instrText xml:space="preserve"> ADDIN EN.CITE &lt;EndNote&gt;&lt;Cite&gt;&lt;Author&gt;ELI5&lt;/Author&gt;&lt;RecNum&gt;241&lt;/RecNum&gt;&lt;DisplayText&gt;[34]&lt;/DisplayText&gt;&lt;record&gt;&lt;rec-number&gt;241&lt;/rec-number&gt;&lt;foreign-keys&gt;&lt;key app="EN" db-id="zd9xzdfw52atvke59fc5wv0t0pe25dtt2efr"&gt;241&lt;/key&gt;&lt;/foreign-keys&gt;&lt;ref-type name="Web Page"&gt;12&lt;/ref-type&gt;&lt;contributors&gt;&lt;authors&gt;&lt;author&gt;ELI5&lt;/author&gt;&lt;/authors&gt;&lt;/contributors&gt;&lt;titles&gt;&lt;title&gt;https://github.com/TeamHG-Memex/eli5&lt;/title&gt;&lt;/titles&gt;&lt;dates&gt;&lt;/dates&gt;&lt;urls&gt;&lt;related-urls&gt;&lt;url&gt;https://github.com/TeamHG-Memex/eli5&lt;/url&gt;&lt;/related-urls&gt;&lt;/urls&gt;&lt;/record&gt;&lt;/Cite&gt;&lt;/EndNote&gt;</w:instrText>
      </w:r>
      <w:r w:rsidR="00A16CA7">
        <w:fldChar w:fldCharType="separate"/>
      </w:r>
      <w:r w:rsidR="00BB762B">
        <w:rPr>
          <w:noProof/>
        </w:rPr>
        <w:t>[</w:t>
      </w:r>
      <w:hyperlink w:anchor="_ENREF_34" w:tooltip="ELI5,  #241" w:history="1">
        <w:r w:rsidR="00BB762B">
          <w:rPr>
            <w:noProof/>
          </w:rPr>
          <w:t>34</w:t>
        </w:r>
      </w:hyperlink>
      <w:r w:rsidR="00BB762B">
        <w:rPr>
          <w:noProof/>
        </w:rPr>
        <w:t>]</w:t>
      </w:r>
      <w:r w:rsidR="00A16CA7">
        <w:fldChar w:fldCharType="end"/>
      </w:r>
      <w:r w:rsidR="002C4AAA">
        <w:t xml:space="preserve">. </w:t>
      </w:r>
      <w:r w:rsidR="00561408">
        <w:t>In this case</w:t>
      </w:r>
      <w:r w:rsidR="002C4AAA">
        <w:t xml:space="preserve">, only one feature </w:t>
      </w:r>
      <w:r w:rsidR="006A43D1">
        <w:t>at a</w:t>
      </w:r>
      <w:r w:rsidR="002C4AAA">
        <w:t xml:space="preserve"> time is randomi</w:t>
      </w:r>
      <w:r w:rsidR="006A43D1">
        <w:t>s</w:t>
      </w:r>
      <w:r w:rsidR="002C4AAA">
        <w:t>ed</w:t>
      </w:r>
      <w:r w:rsidR="006A43D1">
        <w:t>,</w:t>
      </w:r>
      <w:r w:rsidR="002C4AAA">
        <w:t xml:space="preserve"> and the performance of the model evaluated. If the </w:t>
      </w:r>
      <w:r w:rsidR="006317EA">
        <w:t>performance of the model decreases</w:t>
      </w:r>
      <w:r w:rsidR="002C4AAA">
        <w:t xml:space="preserve"> after randomi</w:t>
      </w:r>
      <w:r w:rsidR="006A43D1">
        <w:t>s</w:t>
      </w:r>
      <w:r w:rsidR="002C4AAA">
        <w:t>ation</w:t>
      </w:r>
      <w:r w:rsidR="005923C1">
        <w:t xml:space="preserve"> (lower AUC score)</w:t>
      </w:r>
      <w:r w:rsidR="002C4AAA">
        <w:t xml:space="preserve">, the feature is annotated as important. </w:t>
      </w:r>
      <w:r w:rsidR="006317EA">
        <w:t xml:space="preserve">The randomization process </w:t>
      </w:r>
      <w:r w:rsidR="00656529">
        <w:t>was</w:t>
      </w:r>
      <w:r w:rsidR="006317EA">
        <w:t xml:space="preserve"> performed three times with a different random </w:t>
      </w:r>
      <w:r w:rsidR="005923C1">
        <w:t>seed</w:t>
      </w:r>
      <w:r w:rsidR="006317EA">
        <w:t xml:space="preserve"> and the average feature score </w:t>
      </w:r>
      <w:r w:rsidR="005923C1">
        <w:t xml:space="preserve">difference </w:t>
      </w:r>
      <w:r w:rsidR="006317EA">
        <w:t xml:space="preserve">stored. </w:t>
      </w:r>
      <w:r w:rsidR="0037575F">
        <w:t xml:space="preserve">As the ELI5 strategy is more computationally expensive than the Boruta algorithm, the former was executed before the latter. </w:t>
      </w:r>
      <w:r w:rsidR="00F33327">
        <w:t>From the</w:t>
      </w:r>
      <w:r w:rsidR="000210EB">
        <w:t xml:space="preserve"> ELI5 </w:t>
      </w:r>
      <w:r w:rsidR="00B90304">
        <w:t>ranked list of feature</w:t>
      </w:r>
      <w:r w:rsidR="00E3639D">
        <w:t>s</w:t>
      </w:r>
      <w:r w:rsidR="00B90304">
        <w:t>, we selected an arbitrary threshold of 0.01</w:t>
      </w:r>
      <w:r w:rsidR="009322F7">
        <w:t>5</w:t>
      </w:r>
      <w:r w:rsidR="00B90304">
        <w:t xml:space="preserve"> (increase in ROC AUC score ) to select 5 </w:t>
      </w:r>
      <w:r w:rsidR="00117732">
        <w:t>descriptors</w:t>
      </w:r>
      <w:r w:rsidR="00B90304">
        <w:t xml:space="preserve">, </w:t>
      </w:r>
      <w:r w:rsidR="000210EB">
        <w:t>namely:</w:t>
      </w:r>
      <w:r w:rsidR="009322F7">
        <w:t xml:space="preserve"> 1) </w:t>
      </w:r>
      <w:r w:rsidR="009322F7">
        <w:lastRenderedPageBreak/>
        <w:t>'</w:t>
      </w:r>
      <w:proofErr w:type="spellStart"/>
      <w:r w:rsidR="009322F7">
        <w:t>EF_Abundance_BSF</w:t>
      </w:r>
      <w:proofErr w:type="spellEnd"/>
      <w:r w:rsidR="009322F7">
        <w:t xml:space="preserve">', </w:t>
      </w:r>
      <w:r w:rsidR="00855737">
        <w:t>the relati</w:t>
      </w:r>
      <w:r w:rsidR="009322F7">
        <w:t>ve protein abundance in the BSF</w:t>
      </w:r>
      <w:r w:rsidR="0012671F">
        <w:t xml:space="preserve"> life stage</w:t>
      </w:r>
      <w:r w:rsidR="009322F7">
        <w:t>; 2) '</w:t>
      </w:r>
      <w:proofErr w:type="spellStart"/>
      <w:r w:rsidR="009322F7">
        <w:t>EF_CellCycle_min</w:t>
      </w:r>
      <w:proofErr w:type="spellEnd"/>
      <w:r w:rsidR="009322F7">
        <w:t xml:space="preserve">', </w:t>
      </w:r>
      <w:r w:rsidR="00855737">
        <w:t>the time point showing the minimum protein abundan</w:t>
      </w:r>
      <w:r w:rsidR="009322F7">
        <w:t>ce durin</w:t>
      </w:r>
      <w:r w:rsidR="006F3EE4">
        <w:t xml:space="preserve">g the PCF </w:t>
      </w:r>
      <w:r w:rsidR="009322F7">
        <w:t>cell cycle; 3)</w:t>
      </w:r>
      <w:r w:rsidR="009322F7" w:rsidRPr="009322F7">
        <w:t xml:space="preserve"> </w:t>
      </w:r>
      <w:r w:rsidR="009322F7">
        <w:t>'EF_fc_glucose_1', the log 2 fold change in abundance between glucose</w:t>
      </w:r>
      <w:r w:rsidR="00C44644">
        <w:t>-</w:t>
      </w:r>
      <w:r w:rsidR="009322F7">
        <w:t>fed and glucose</w:t>
      </w:r>
      <w:r w:rsidR="00C44644">
        <w:t>-</w:t>
      </w:r>
      <w:r w:rsidR="009322F7">
        <w:t>starve</w:t>
      </w:r>
      <w:r w:rsidR="00C44644">
        <w:t>d</w:t>
      </w:r>
      <w:r w:rsidR="009322F7">
        <w:t xml:space="preserve"> </w:t>
      </w:r>
      <w:r w:rsidR="009322F7" w:rsidRPr="009322F7">
        <w:t>SS</w:t>
      </w:r>
      <w:r w:rsidR="009322F7">
        <w:t xml:space="preserve"> BSF cells; 4) '</w:t>
      </w:r>
      <w:proofErr w:type="spellStart"/>
      <w:r w:rsidR="009322F7">
        <w:t>EF_merged_PCF_BSF</w:t>
      </w:r>
      <w:proofErr w:type="spellEnd"/>
      <w:r w:rsidR="009322F7">
        <w:t xml:space="preserve">, the </w:t>
      </w:r>
      <w:r w:rsidR="000210EB">
        <w:t>log 2 fold change of the PCF v</w:t>
      </w:r>
      <w:r w:rsidR="009322F7">
        <w:t>ersus the BSF protein abundance</w:t>
      </w:r>
      <w:r w:rsidR="000210EB">
        <w:t xml:space="preserve">, </w:t>
      </w:r>
      <w:r w:rsidR="009322F7">
        <w:t>5) '</w:t>
      </w:r>
      <w:proofErr w:type="spellStart"/>
      <w:r w:rsidR="009322F7">
        <w:t>EF_CellCycle_min_max</w:t>
      </w:r>
      <w:proofErr w:type="spellEnd"/>
      <w:r w:rsidR="009322F7">
        <w:t xml:space="preserve">', the log2 fold change between the </w:t>
      </w:r>
      <w:r w:rsidR="00C07E9D">
        <w:t>minimum</w:t>
      </w:r>
      <w:r w:rsidR="009322F7">
        <w:t xml:space="preserve"> and maximum </w:t>
      </w:r>
      <w:r w:rsidR="00C07E9D">
        <w:t xml:space="preserve">protein </w:t>
      </w:r>
      <w:r w:rsidR="009322F7">
        <w:t xml:space="preserve">abundance value during the PCF </w:t>
      </w:r>
      <w:r w:rsidR="00C07E9D">
        <w:t xml:space="preserve">cell cycle. </w:t>
      </w:r>
      <w:r w:rsidR="004C1C7B">
        <w:t xml:space="preserve">The importance of </w:t>
      </w:r>
      <w:r w:rsidR="00813C7E">
        <w:t>these selected features</w:t>
      </w:r>
      <w:r w:rsidR="006A264C">
        <w:t xml:space="preserve"> </w:t>
      </w:r>
      <w:r w:rsidR="0012671F">
        <w:t>was</w:t>
      </w:r>
      <w:r w:rsidR="004B284D">
        <w:t xml:space="preserve"> visualised </w:t>
      </w:r>
      <w:r w:rsidR="006A264C">
        <w:t xml:space="preserve">with </w:t>
      </w:r>
      <w:r w:rsidR="00887CB4">
        <w:t xml:space="preserve">the </w:t>
      </w:r>
      <w:r w:rsidR="006D1636" w:rsidRPr="006D1636">
        <w:t>SHAP (</w:t>
      </w:r>
      <w:proofErr w:type="spellStart"/>
      <w:r w:rsidR="006D1636" w:rsidRPr="006D1636">
        <w:t>SHapley</w:t>
      </w:r>
      <w:proofErr w:type="spellEnd"/>
      <w:r w:rsidR="006D1636" w:rsidRPr="006D1636">
        <w:t xml:space="preserve"> Additive </w:t>
      </w:r>
      <w:proofErr w:type="spellStart"/>
      <w:r w:rsidR="006D1636" w:rsidRPr="006D1636">
        <w:t>exPlanations</w:t>
      </w:r>
      <w:proofErr w:type="spellEnd"/>
      <w:r w:rsidR="006D1636" w:rsidRPr="006D1636">
        <w:t>)</w:t>
      </w:r>
      <w:r w:rsidR="00B00345">
        <w:t xml:space="preserve"> </w:t>
      </w:r>
      <w:r w:rsidR="00FD39CF">
        <w:t>values</w:t>
      </w:r>
      <w:r w:rsidR="0012671F">
        <w:t xml:space="preserve"> (Figure 1)</w:t>
      </w:r>
      <w:r w:rsidR="00F7206B">
        <w:t xml:space="preserve">. The </w:t>
      </w:r>
      <w:r w:rsidR="00F7206B" w:rsidRPr="006D1636">
        <w:t>SHAP</w:t>
      </w:r>
      <w:r w:rsidR="00F7206B">
        <w:t xml:space="preserve"> values</w:t>
      </w:r>
      <w:r w:rsidR="00692630">
        <w:t xml:space="preserve"> </w:t>
      </w:r>
      <w:r w:rsidR="00F7206B">
        <w:t>aggregate five different rank</w:t>
      </w:r>
      <w:r w:rsidR="00304552">
        <w:t>ing</w:t>
      </w:r>
      <w:r w:rsidR="00F7206B">
        <w:t xml:space="preserve"> feature methods into one</w:t>
      </w:r>
      <w:r w:rsidR="0012671F">
        <w:t>, by</w:t>
      </w:r>
      <w:r w:rsidR="00F7206B">
        <w:t xml:space="preserve"> using an algorithm first developed for game theory</w:t>
      </w:r>
      <w:r w:rsidR="0012671F">
        <w:t>. This algorithm aims at</w:t>
      </w:r>
      <w:r w:rsidR="00F518EA">
        <w:t xml:space="preserve"> explaining</w:t>
      </w:r>
      <w:r w:rsidR="00F7206B" w:rsidRPr="00F7206B">
        <w:t xml:space="preserve"> the prediction of an instance </w:t>
      </w:r>
      <w:r w:rsidR="00C5112D">
        <w:t xml:space="preserve">(protein) </w:t>
      </w:r>
      <w:r w:rsidR="00F7206B" w:rsidRPr="00F7206B">
        <w:t xml:space="preserve">by computing the contribution of each </w:t>
      </w:r>
      <w:r w:rsidR="00F518EA">
        <w:t xml:space="preserve">feature to the prediction </w:t>
      </w:r>
      <w:r w:rsidR="00473FE1">
        <w:fldChar w:fldCharType="begin">
          <w:fldData xml:space="preserve">PEVuZE5vdGU+PENpdGU+PEF1dGhvcj5MdW5kYmVyZzwvQXV0aG9yPjxZZWFyPjIwMTc8L1llYXI+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==
</w:fldData>
        </w:fldChar>
      </w:r>
      <w:r w:rsidR="00BB762B">
        <w:instrText xml:space="preserve"> ADDIN EN.CITE </w:instrText>
      </w:r>
      <w:r w:rsidR="00BB762B">
        <w:fldChar w:fldCharType="begin">
          <w:fldData xml:space="preserve">PEVuZE5vdGU+PENpdGU+PEF1dGhvcj5MdW5kYmVyZzwvQXV0aG9yPjxZZWFyPjIwMTc8L1llYXI+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==
</w:fldData>
        </w:fldChar>
      </w:r>
      <w:r w:rsidR="00BB762B">
        <w:instrText xml:space="preserve"> ADDIN EN.CITE.DATA </w:instrText>
      </w:r>
      <w:r w:rsidR="00BB762B">
        <w:fldChar w:fldCharType="end"/>
      </w:r>
      <w:r w:rsidR="00473FE1">
        <w:fldChar w:fldCharType="separate"/>
      </w:r>
      <w:r w:rsidR="00BB762B">
        <w:rPr>
          <w:noProof/>
        </w:rPr>
        <w:t>[</w:t>
      </w:r>
      <w:hyperlink w:anchor="_ENREF_35" w:tooltip="Lundberg, 2017 #242" w:history="1">
        <w:r w:rsidR="00BB762B">
          <w:rPr>
            <w:noProof/>
          </w:rPr>
          <w:t>35-37</w:t>
        </w:r>
      </w:hyperlink>
      <w:r w:rsidR="00BB762B">
        <w:rPr>
          <w:noProof/>
        </w:rPr>
        <w:t>]</w:t>
      </w:r>
      <w:r w:rsidR="00473FE1">
        <w:fldChar w:fldCharType="end"/>
      </w:r>
      <w:r w:rsidR="00F7206B">
        <w:t xml:space="preserve">. </w:t>
      </w:r>
      <w:r w:rsidR="0012671F">
        <w:t>In particular</w:t>
      </w:r>
      <w:r w:rsidR="00C5112D">
        <w:t xml:space="preserve">, </w:t>
      </w:r>
      <w:r w:rsidR="00304552">
        <w:t xml:space="preserve">for each feature </w:t>
      </w:r>
      <w:r w:rsidR="00C5112D">
        <w:t xml:space="preserve">this framework </w:t>
      </w:r>
      <w:r w:rsidR="0012671F">
        <w:t>assign</w:t>
      </w:r>
      <w:r w:rsidR="006A43D1">
        <w:t>s</w:t>
      </w:r>
      <w:r w:rsidR="0012671F">
        <w:t xml:space="preserve"> a SHAP value</w:t>
      </w:r>
      <w:r w:rsidR="006A43D1">
        <w:t xml:space="preserve"> </w:t>
      </w:r>
      <w:r w:rsidR="00304552">
        <w:t xml:space="preserve">to the proteins </w:t>
      </w:r>
      <w:r w:rsidR="006A43D1">
        <w:t>(positive for fast half-lives, negative for long half-lives)</w:t>
      </w:r>
      <w:r w:rsidR="00C5112D">
        <w:t xml:space="preserve">, and the absolute sum of the SHAP values </w:t>
      </w:r>
      <w:r w:rsidR="00966ACB">
        <w:t>adds to the</w:t>
      </w:r>
      <w:r w:rsidR="00304552">
        <w:t xml:space="preserve"> total importance of the</w:t>
      </w:r>
      <w:r w:rsidR="00966ACB">
        <w:t xml:space="preserve"> feature.</w:t>
      </w:r>
      <w:r w:rsidR="00C5112D">
        <w:t xml:space="preserve"> </w:t>
      </w:r>
      <w:r w:rsidR="00966ACB">
        <w:t>Consequently</w:t>
      </w:r>
      <w:r w:rsidR="006A264C">
        <w:t>, the feature importance can be visuali</w:t>
      </w:r>
      <w:r w:rsidR="00246437">
        <w:t>s</w:t>
      </w:r>
      <w:r w:rsidR="006A264C">
        <w:t>e</w:t>
      </w:r>
      <w:r w:rsidR="00246437">
        <w:t>d</w:t>
      </w:r>
      <w:r w:rsidR="006A264C">
        <w:t xml:space="preserve"> </w:t>
      </w:r>
      <w:r w:rsidR="00966ACB">
        <w:t>along with the fea</w:t>
      </w:r>
      <w:r w:rsidR="0012671F">
        <w:t>ture effect. A</w:t>
      </w:r>
      <w:r w:rsidR="00647F75">
        <w:t xml:space="preserve">s illustrated in </w:t>
      </w:r>
      <w:r w:rsidR="00966ACB">
        <w:t xml:space="preserve">Figure 1, </w:t>
      </w:r>
      <w:r w:rsidR="00246437">
        <w:t>t</w:t>
      </w:r>
      <w:r w:rsidR="00246437" w:rsidRPr="00246437">
        <w:t xml:space="preserve">he position </w:t>
      </w:r>
      <w:r w:rsidR="00813C7E">
        <w:t xml:space="preserve">of the feature </w:t>
      </w:r>
      <w:r w:rsidR="00246437" w:rsidRPr="00246437">
        <w:t xml:space="preserve">on the y-axis </w:t>
      </w:r>
      <w:r w:rsidR="00813C7E">
        <w:t xml:space="preserve">of </w:t>
      </w:r>
      <w:r w:rsidR="00246437" w:rsidRPr="00246437">
        <w:t>is determined by the feature</w:t>
      </w:r>
      <w:r w:rsidR="00246437">
        <w:t xml:space="preserve"> importance</w:t>
      </w:r>
      <w:r w:rsidR="006A43D1">
        <w:t>,</w:t>
      </w:r>
      <w:r w:rsidR="00246437" w:rsidRPr="00246437">
        <w:t xml:space="preserve"> and </w:t>
      </w:r>
      <w:r w:rsidR="00BD1D34">
        <w:t xml:space="preserve">the </w:t>
      </w:r>
      <w:r w:rsidR="004B284D">
        <w:t>dot</w:t>
      </w:r>
      <w:r w:rsidR="00BD1D34">
        <w:t>s</w:t>
      </w:r>
      <w:r w:rsidR="004B284D">
        <w:t xml:space="preserve"> </w:t>
      </w:r>
      <w:r w:rsidR="00BD1D34">
        <w:t>(</w:t>
      </w:r>
      <w:r w:rsidR="006A43D1">
        <w:t>protein/</w:t>
      </w:r>
      <w:r w:rsidR="00BD1D34" w:rsidRPr="00BD1D34">
        <w:t>training instances</w:t>
      </w:r>
      <w:r w:rsidR="00BD1D34">
        <w:t>)</w:t>
      </w:r>
      <w:r w:rsidR="00BD1D34" w:rsidRPr="00BD1D34">
        <w:t xml:space="preserve"> </w:t>
      </w:r>
      <w:r w:rsidR="00BD1D34" w:rsidRPr="00246437">
        <w:t>on the x-axis</w:t>
      </w:r>
      <w:r w:rsidR="00BD1D34">
        <w:t xml:space="preserve"> </w:t>
      </w:r>
      <w:r w:rsidR="004B284D">
        <w:t>are arranged</w:t>
      </w:r>
      <w:r w:rsidR="00246437" w:rsidRPr="00246437">
        <w:t xml:space="preserve"> </w:t>
      </w:r>
      <w:r w:rsidR="00966ACB">
        <w:t xml:space="preserve">accordingly to the SHAP </w:t>
      </w:r>
      <w:r w:rsidR="00246437" w:rsidRPr="00246437">
        <w:t>value</w:t>
      </w:r>
      <w:r w:rsidR="00966ACB">
        <w:t>s</w:t>
      </w:r>
      <w:r w:rsidR="00BD1D34">
        <w:t>.</w:t>
      </w:r>
      <w:r w:rsidR="004B284D">
        <w:t xml:space="preserve"> </w:t>
      </w:r>
      <w:r w:rsidR="00BD1D34">
        <w:t xml:space="preserve">The dots are also </w:t>
      </w:r>
      <w:r w:rsidR="00053EDB" w:rsidRPr="00053EDB">
        <w:t xml:space="preserve">jittered in </w:t>
      </w:r>
      <w:r w:rsidR="00053EDB">
        <w:t xml:space="preserve">the </w:t>
      </w:r>
      <w:r w:rsidR="00053EDB" w:rsidRPr="00053EDB">
        <w:t>y-axis direction</w:t>
      </w:r>
      <w:r w:rsidR="004B284D">
        <w:t xml:space="preserve"> to </w:t>
      </w:r>
      <w:r w:rsidR="00BD1D34">
        <w:t>assess</w:t>
      </w:r>
      <w:r w:rsidR="004B284D">
        <w:t xml:space="preserve"> the distribution</w:t>
      </w:r>
      <w:r w:rsidR="00246437">
        <w:t>.</w:t>
      </w:r>
      <w:r w:rsidR="00F05A76">
        <w:t xml:space="preserve"> </w:t>
      </w:r>
      <w:r w:rsidR="00F05A76" w:rsidRPr="00F05A76">
        <w:t xml:space="preserve">The </w:t>
      </w:r>
      <w:r w:rsidR="00055B62" w:rsidRPr="00F05A76">
        <w:t>colour</w:t>
      </w:r>
      <w:r w:rsidR="00F05A76">
        <w:t xml:space="preserve"> code</w:t>
      </w:r>
      <w:r w:rsidR="00F05A76" w:rsidRPr="00F05A76">
        <w:t xml:space="preserve"> </w:t>
      </w:r>
      <w:r w:rsidR="00053EDB">
        <w:t xml:space="preserve">of the dots </w:t>
      </w:r>
      <w:r w:rsidR="002D4FA8">
        <w:t xml:space="preserve">reflects </w:t>
      </w:r>
      <w:r w:rsidR="002D4FA8" w:rsidRPr="00F05A76">
        <w:t>the</w:t>
      </w:r>
      <w:r w:rsidR="00F05A76" w:rsidRPr="00F05A76">
        <w:t xml:space="preserve"> value of the feature from low</w:t>
      </w:r>
      <w:r w:rsidR="00F05A76">
        <w:t xml:space="preserve"> (blue)</w:t>
      </w:r>
      <w:r w:rsidR="00F05A76" w:rsidRPr="00F05A76">
        <w:t xml:space="preserve"> to high</w:t>
      </w:r>
      <w:r w:rsidR="00F05A76">
        <w:t xml:space="preserve"> (red)</w:t>
      </w:r>
      <w:r w:rsidR="00F05A76" w:rsidRPr="00F05A76">
        <w:t>.</w:t>
      </w:r>
      <w:r w:rsidR="00F05A76">
        <w:t xml:space="preserve"> </w:t>
      </w:r>
      <w:r w:rsidR="0054206F">
        <w:t>This visualization highlights the</w:t>
      </w:r>
      <w:r w:rsidR="0054206F" w:rsidRPr="0054206F">
        <w:t xml:space="preserve"> relationship between the value of a feature and the impact on the prediction</w:t>
      </w:r>
      <w:r w:rsidR="0054206F">
        <w:t>. For example,</w:t>
      </w:r>
      <w:r w:rsidR="00822807">
        <w:t xml:space="preserve"> training instances with low values </w:t>
      </w:r>
      <w:r w:rsidR="004161F1">
        <w:t xml:space="preserve">for </w:t>
      </w:r>
      <w:r w:rsidR="00822807">
        <w:t>the</w:t>
      </w:r>
      <w:r w:rsidR="00822807" w:rsidRPr="00822807">
        <w:t xml:space="preserve"> protein abundance in the BSF </w:t>
      </w:r>
      <w:r w:rsidR="00822807">
        <w:t>life stage ('</w:t>
      </w:r>
      <w:proofErr w:type="spellStart"/>
      <w:r w:rsidR="00822807">
        <w:t>EF_Abundance_BSF</w:t>
      </w:r>
      <w:proofErr w:type="spellEnd"/>
      <w:r w:rsidR="00822807">
        <w:t xml:space="preserve">') have the highest SHAP values, </w:t>
      </w:r>
      <w:r w:rsidR="00C770C6">
        <w:t xml:space="preserve">meaning that low protein abundance values are </w:t>
      </w:r>
      <w:r w:rsidR="00822807">
        <w:t xml:space="preserve">pushing the model towards </w:t>
      </w:r>
      <w:r w:rsidR="00224756">
        <w:t xml:space="preserve">a fast </w:t>
      </w:r>
      <w:r w:rsidR="0012671F">
        <w:t>half-life</w:t>
      </w:r>
      <w:r w:rsidR="00224756">
        <w:t xml:space="preserve"> prediction.</w:t>
      </w:r>
      <w:r w:rsidR="00081043">
        <w:t xml:space="preserve"> The exact shape of this relationship is visualized in Figure 2</w:t>
      </w:r>
      <w:r w:rsidR="00BD5802">
        <w:t xml:space="preserve"> </w:t>
      </w:r>
      <w:r w:rsidR="006A43D1">
        <w:t>where we</w:t>
      </w:r>
      <w:r w:rsidR="002E3122">
        <w:t xml:space="preserve"> </w:t>
      </w:r>
      <w:r w:rsidR="006A43D1">
        <w:t>plotted</w:t>
      </w:r>
      <w:r w:rsidR="002E3122">
        <w:t xml:space="preserve"> on the x-axis the feature values and on the y-axis the SHAP values for each protein </w:t>
      </w:r>
      <w:r w:rsidR="006A43D1">
        <w:t xml:space="preserve">and feature </w:t>
      </w:r>
      <w:r w:rsidR="002E3122">
        <w:t xml:space="preserve">in the training dataset. </w:t>
      </w:r>
      <w:r w:rsidR="00672C9A">
        <w:t>The relationship between</w:t>
      </w:r>
      <w:r w:rsidR="00B15D90">
        <w:t xml:space="preserve"> protein turnover and</w:t>
      </w:r>
      <w:r w:rsidR="00672C9A">
        <w:t xml:space="preserve"> </w:t>
      </w:r>
      <w:r w:rsidR="00BD5802">
        <w:t>protein</w:t>
      </w:r>
      <w:r w:rsidR="00672C9A">
        <w:t xml:space="preserve"> </w:t>
      </w:r>
      <w:r w:rsidR="00BD5802">
        <w:t xml:space="preserve">abundance </w:t>
      </w:r>
      <w:r w:rsidR="00B15D90">
        <w:t xml:space="preserve">was </w:t>
      </w:r>
      <w:r w:rsidR="00CC68F8">
        <w:t>already</w:t>
      </w:r>
      <w:r w:rsidR="00B15D90">
        <w:t xml:space="preserve"> identified in our </w:t>
      </w:r>
      <w:r w:rsidR="00CC68F8">
        <w:t>paper</w:t>
      </w:r>
      <w:r w:rsidR="00BD5802">
        <w:t xml:space="preserve"> </w:t>
      </w:r>
      <w:r w:rsidR="004466B3" w:rsidRPr="004466B3">
        <w:t xml:space="preserve">confirming </w:t>
      </w:r>
      <w:r w:rsidR="003775AD">
        <w:t xml:space="preserve">the reliability of </w:t>
      </w:r>
      <w:r w:rsidR="009E4B22">
        <w:t>the described</w:t>
      </w:r>
      <w:r w:rsidR="003775AD">
        <w:t xml:space="preserve"> ML approach </w:t>
      </w:r>
      <w:r w:rsidR="003775AD">
        <w:fldChar w:fldCharType="begin"/>
      </w:r>
      <w:r w:rsidR="003775AD">
        <w:instrText xml:space="preserve"> ADDIN EN.CITE &lt;EndNote&gt;&lt;Cite&gt;&lt;Author&gt;Tinti&lt;/Author&gt;&lt;Year&gt;2019&lt;/Year&gt;&lt;RecNum&gt;233&lt;/RecNum&gt;&lt;DisplayText&gt;[13]&lt;/DisplayText&gt;&lt;record&gt;&lt;rec-number&gt;233&lt;/rec-number&gt;&lt;foreign-keys&gt;&lt;key app="EN" db-id="zd9xzdfw52atvke59fc5wv0t0pe25dtt2efr"&gt;233&lt;/key&gt;&lt;/foreign-keys&gt;&lt;ref-type name="Journal Article"&gt;17&lt;/ref-type&gt;&lt;contributors&gt;&lt;authors&gt;&lt;author&gt;Tinti, M.&lt;/author&gt;&lt;author&gt;Güther, M. L. S. &lt;/author&gt;&lt;author&gt;Crozier, T. W. M.&lt;/author&gt;&lt;author&gt;Lamond, A. I.&lt;/author&gt;&lt;author&gt;Ferguson, M. A. J.&lt;/author&gt;&lt;/authors&gt;&lt;/contributors&gt;&lt;titles&gt;&lt;title&gt;Proteome turnover in the bloodstream and procyclic forms of Trypanosoma brucei measured by quantitative proteomics [version 1; peer review: awaiting peer review]&lt;/title&gt;&lt;secondary-title&gt;Wellcome Open Res&lt;/secondary-title&gt;&lt;/titles&gt;&lt;periodical&gt;&lt;full-title&gt;Wellcome Open Res&lt;/full-title&gt;&lt;/periodical&gt;&lt;volume&gt;4:152&lt;/volume&gt;&lt;dates&gt;&lt;year&gt;2019&lt;/year&gt;&lt;/dates&gt;&lt;urls&gt;&lt;/urls&gt;&lt;/record&gt;&lt;/Cite&gt;&lt;/EndNote&gt;</w:instrText>
      </w:r>
      <w:r w:rsidR="003775AD">
        <w:fldChar w:fldCharType="separate"/>
      </w:r>
      <w:r w:rsidR="003775AD">
        <w:rPr>
          <w:noProof/>
        </w:rPr>
        <w:t>[</w:t>
      </w:r>
      <w:hyperlink w:anchor="_ENREF_13" w:tooltip="Tinti, 2019 #233" w:history="1">
        <w:r w:rsidR="00BB762B">
          <w:rPr>
            <w:noProof/>
          </w:rPr>
          <w:t>13</w:t>
        </w:r>
      </w:hyperlink>
      <w:r w:rsidR="003775AD">
        <w:rPr>
          <w:noProof/>
        </w:rPr>
        <w:t>]</w:t>
      </w:r>
      <w:r w:rsidR="003775AD">
        <w:fldChar w:fldCharType="end"/>
      </w:r>
      <w:r w:rsidR="00BD5802">
        <w:t>.</w:t>
      </w:r>
      <w:r w:rsidR="003775AD">
        <w:t xml:space="preserve"> </w:t>
      </w:r>
      <w:r w:rsidR="002329C7">
        <w:t xml:space="preserve">In the same paper, </w:t>
      </w:r>
      <w:r w:rsidR="006F3EE4">
        <w:t xml:space="preserve">we </w:t>
      </w:r>
      <w:r w:rsidR="00D707EB">
        <w:t>observed</w:t>
      </w:r>
      <w:r w:rsidR="002329C7">
        <w:t xml:space="preserve"> </w:t>
      </w:r>
      <w:r w:rsidR="00D707EB">
        <w:t xml:space="preserve">several </w:t>
      </w:r>
      <w:r w:rsidR="004466B3">
        <w:t>cell-</w:t>
      </w:r>
      <w:r w:rsidR="002329C7">
        <w:t xml:space="preserve">cycle regulated proteins </w:t>
      </w:r>
      <w:r w:rsidR="00D707EB">
        <w:t>with</w:t>
      </w:r>
      <w:r w:rsidR="002329C7">
        <w:t xml:space="preserve"> short half-li</w:t>
      </w:r>
      <w:r w:rsidR="004161F1">
        <w:t>ves</w:t>
      </w:r>
      <w:r w:rsidR="002329C7">
        <w:t xml:space="preserve">. With </w:t>
      </w:r>
      <w:r w:rsidR="004466B3">
        <w:t>approach</w:t>
      </w:r>
      <w:r w:rsidR="004161F1">
        <w:t xml:space="preserve"> described here</w:t>
      </w:r>
      <w:r w:rsidR="002329C7">
        <w:t xml:space="preserve">, we could identify two descriptors, </w:t>
      </w:r>
      <w:r w:rsidR="00D707EB" w:rsidRPr="006F3EE4">
        <w:t>'</w:t>
      </w:r>
      <w:proofErr w:type="spellStart"/>
      <w:r w:rsidR="00D707EB" w:rsidRPr="006F3EE4">
        <w:t>EF_CellCycle_min_max</w:t>
      </w:r>
      <w:proofErr w:type="spellEnd"/>
      <w:r w:rsidR="00D707EB" w:rsidRPr="006F3EE4">
        <w:t>'</w:t>
      </w:r>
      <w:r w:rsidR="00D707EB">
        <w:t xml:space="preserve"> and '</w:t>
      </w:r>
      <w:proofErr w:type="spellStart"/>
      <w:r w:rsidR="00D707EB">
        <w:t>EF_CellCycle_min</w:t>
      </w:r>
      <w:proofErr w:type="spellEnd"/>
      <w:r w:rsidR="00D707EB">
        <w:t>', related to cell cycle regulation</w:t>
      </w:r>
      <w:r w:rsidR="002329C7">
        <w:t xml:space="preserve">. </w:t>
      </w:r>
      <w:r w:rsidR="00D707EB">
        <w:t xml:space="preserve">The </w:t>
      </w:r>
      <w:proofErr w:type="spellStart"/>
      <w:r w:rsidR="00D707EB">
        <w:t>EF_CellCycle_min_max</w:t>
      </w:r>
      <w:proofErr w:type="spellEnd"/>
      <w:r w:rsidR="00D707EB">
        <w:t xml:space="preserve"> reports the maximum fold change of the proteins during the cell cycle. For this descriptor</w:t>
      </w:r>
      <w:r w:rsidR="00B80F2D">
        <w:t>, the higher is the protein abundance fold</w:t>
      </w:r>
      <w:r w:rsidR="004161F1">
        <w:t>-</w:t>
      </w:r>
      <w:r w:rsidR="00B80F2D">
        <w:t xml:space="preserve">change during the cell </w:t>
      </w:r>
      <w:r w:rsidR="006E3DB7">
        <w:t>cycle</w:t>
      </w:r>
      <w:r w:rsidR="004466B3">
        <w:t>,</w:t>
      </w:r>
      <w:r w:rsidR="006E3DB7">
        <w:t xml:space="preserve"> </w:t>
      </w:r>
      <w:r w:rsidR="00B80F2D">
        <w:t>the higher the SHAP values, pushing the prediction towards short half-life (Fig 2</w:t>
      </w:r>
      <w:r w:rsidR="00FF2CC1">
        <w:t>B)</w:t>
      </w:r>
      <w:r w:rsidR="00B80F2D">
        <w:t>.</w:t>
      </w:r>
      <w:r w:rsidR="00FF2CC1">
        <w:t xml:space="preserve"> </w:t>
      </w:r>
      <w:r w:rsidR="00D707EB">
        <w:t>Also, the '</w:t>
      </w:r>
      <w:proofErr w:type="spellStart"/>
      <w:r w:rsidR="00D707EB">
        <w:t>EF_CellCycle_min</w:t>
      </w:r>
      <w:proofErr w:type="spellEnd"/>
      <w:r w:rsidR="00D707EB">
        <w:t xml:space="preserve">' </w:t>
      </w:r>
      <w:r w:rsidR="004466B3">
        <w:t xml:space="preserve">descriptor </w:t>
      </w:r>
      <w:r w:rsidR="00D707EB">
        <w:t xml:space="preserve">reports the time point where the protein shows the minimum abundance value. </w:t>
      </w:r>
      <w:r w:rsidR="00FF2CC1">
        <w:t>In Fig 2C it</w:t>
      </w:r>
      <w:r w:rsidR="004466B3">
        <w:t xml:space="preserve"> is</w:t>
      </w:r>
      <w:r w:rsidR="00FF2CC1">
        <w:t xml:space="preserve"> possible to observe </w:t>
      </w:r>
      <w:r w:rsidR="00D707EB">
        <w:t>that</w:t>
      </w:r>
      <w:r w:rsidR="00FF2CC1">
        <w:t xml:space="preserve"> proteins </w:t>
      </w:r>
      <w:r w:rsidR="00D707EB">
        <w:t xml:space="preserve">with a minimum abundance at </w:t>
      </w:r>
      <w:r w:rsidR="00FF2CC1">
        <w:t xml:space="preserve">the beginning of the cell cycle </w:t>
      </w:r>
      <w:r w:rsidR="00D707EB">
        <w:t xml:space="preserve">(G1, 0.5h) have </w:t>
      </w:r>
      <w:r w:rsidR="00FF2CC1">
        <w:t>higher SHAP values</w:t>
      </w:r>
      <w:r w:rsidR="00D707EB">
        <w:t>, directing the prediction towards short half-li</w:t>
      </w:r>
      <w:r w:rsidR="004466B3">
        <w:t>fe</w:t>
      </w:r>
      <w:r w:rsidR="00D707EB">
        <w:t xml:space="preserve"> (Fig 1 and 2C)</w:t>
      </w:r>
      <w:r w:rsidR="004466B3">
        <w:t xml:space="preserve"> predictions</w:t>
      </w:r>
      <w:r w:rsidR="00FF2CC1">
        <w:t>.</w:t>
      </w:r>
      <w:r w:rsidR="00D707EB">
        <w:t xml:space="preserve"> </w:t>
      </w:r>
      <w:r w:rsidR="00CE7335">
        <w:t xml:space="preserve">While the relationships between protein abundance and cell cycle regulation with protein turnover were already identified in our paper </w:t>
      </w:r>
      <w:r w:rsidR="00CE7335">
        <w:fldChar w:fldCharType="begin"/>
      </w:r>
      <w:r w:rsidR="00CE7335">
        <w:instrText xml:space="preserve"> ADDIN EN.CITE &lt;EndNote&gt;&lt;Cite&gt;&lt;Author&gt;Tinti&lt;/Author&gt;&lt;Year&gt;2019&lt;/Year&gt;&lt;RecNum&gt;233&lt;/RecNum&gt;&lt;DisplayText&gt;[13]&lt;/DisplayText&gt;&lt;record&gt;&lt;rec-number&gt;233&lt;/rec-number&gt;&lt;foreign-keys&gt;&lt;key app="EN" db-id="zd9xzdfw52atvke59fc5wv0t0pe25dtt2efr"&gt;233&lt;/key&gt;&lt;/foreign-keys&gt;&lt;ref-type name="Journal Article"&gt;17&lt;/ref-type&gt;&lt;contributors&gt;&lt;authors&gt;&lt;author&gt;Tinti, M.&lt;/author&gt;&lt;author&gt;Güther, M. L. S. &lt;/author&gt;&lt;author&gt;Crozier, T. W. M.&lt;/author&gt;&lt;author&gt;Lamond, A. I.&lt;/author&gt;&lt;author&gt;Ferguson, M. A. J.&lt;/author&gt;&lt;/authors&gt;&lt;/contributors&gt;&lt;titles&gt;&lt;title&gt;Proteome turnover in the bloodstream and procyclic forms of Trypanosoma brucei measured by quantitative proteomics [version 1; peer review: awaiting peer review]&lt;/title&gt;&lt;secondary-title&gt;Wellcome Open Res&lt;/secondary-title&gt;&lt;/titles&gt;&lt;periodical&gt;&lt;full-title&gt;Wellcome Open Res&lt;/full-title&gt;&lt;/periodical&gt;&lt;volume&gt;4:152&lt;/volume&gt;&lt;dates&gt;&lt;year&gt;2019&lt;/year&gt;&lt;/dates&gt;&lt;urls&gt;&lt;/urls&gt;&lt;/record&gt;&lt;/Cite&gt;&lt;/EndNote&gt;</w:instrText>
      </w:r>
      <w:r w:rsidR="00CE7335">
        <w:fldChar w:fldCharType="separate"/>
      </w:r>
      <w:r w:rsidR="00CE7335">
        <w:rPr>
          <w:noProof/>
        </w:rPr>
        <w:t>[</w:t>
      </w:r>
      <w:hyperlink w:anchor="_ENREF_13" w:tooltip="Tinti, 2019 #233" w:history="1">
        <w:r w:rsidR="00BB762B">
          <w:rPr>
            <w:noProof/>
          </w:rPr>
          <w:t>13</w:t>
        </w:r>
      </w:hyperlink>
      <w:r w:rsidR="00CE7335">
        <w:rPr>
          <w:noProof/>
        </w:rPr>
        <w:t>]</w:t>
      </w:r>
      <w:r w:rsidR="00CE7335">
        <w:fldChar w:fldCharType="end"/>
      </w:r>
      <w:r w:rsidR="00CE7335">
        <w:t xml:space="preserve">, </w:t>
      </w:r>
      <w:r w:rsidR="00D707EB">
        <w:t>our ML</w:t>
      </w:r>
      <w:r w:rsidR="00CE7335">
        <w:t xml:space="preserve"> analysis </w:t>
      </w:r>
      <w:r w:rsidR="004161F1">
        <w:t xml:space="preserve">suggests </w:t>
      </w:r>
      <w:r w:rsidR="00CE7335">
        <w:t>two new biological relationships, with glucose regulated protein</w:t>
      </w:r>
      <w:r w:rsidR="00230791">
        <w:t>s</w:t>
      </w:r>
      <w:r w:rsidR="00CE7335">
        <w:t xml:space="preserve"> </w:t>
      </w:r>
      <w:r w:rsidR="0034347A">
        <w:t>and with protein</w:t>
      </w:r>
      <w:r w:rsidR="004161F1">
        <w:t>s</w:t>
      </w:r>
      <w:r w:rsidR="0034347A">
        <w:t xml:space="preserve"> </w:t>
      </w:r>
      <w:r w:rsidR="00D6048F">
        <w:t>differentially expressed between the PCF and BSF life stage.</w:t>
      </w:r>
      <w:r w:rsidR="00D707EB">
        <w:t xml:space="preserve"> The '</w:t>
      </w:r>
      <w:proofErr w:type="spellStart"/>
      <w:r w:rsidR="00D707EB">
        <w:t>EF_merged_PCF_BSF</w:t>
      </w:r>
      <w:proofErr w:type="spellEnd"/>
      <w:r w:rsidR="00D707EB">
        <w:t xml:space="preserve">’ descriptor reports the fold change in abundance of the </w:t>
      </w:r>
      <w:r w:rsidR="00D707EB" w:rsidRPr="00D707EB">
        <w:rPr>
          <w:i/>
        </w:rPr>
        <w:t>T. brucei</w:t>
      </w:r>
      <w:r w:rsidR="00D707EB">
        <w:t xml:space="preserve"> proteome between the PCF and BSF life stage. This descriptor show that both positive and negative high values of this descriptor are associated with high SHAP values, meaning that protein that are mostly expressed </w:t>
      </w:r>
      <w:r w:rsidR="001B0779">
        <w:t xml:space="preserve">only </w:t>
      </w:r>
      <w:r w:rsidR="00D707EB">
        <w:t>in the PCF or BSF</w:t>
      </w:r>
      <w:r w:rsidR="000D2500">
        <w:t xml:space="preserve"> life stage</w:t>
      </w:r>
      <w:r w:rsidR="00D707EB">
        <w:t xml:space="preserve"> are likely to have shorter half-lives Fig2A. This makes </w:t>
      </w:r>
      <w:r w:rsidR="004161F1">
        <w:t xml:space="preserve">some </w:t>
      </w:r>
      <w:r w:rsidR="00D707EB">
        <w:t xml:space="preserve">sense as life-stage specific proteins need to be promptly removed during the progression from </w:t>
      </w:r>
      <w:r w:rsidR="000D2500">
        <w:t>one life stage to the other</w:t>
      </w:r>
      <w:r w:rsidR="00230791">
        <w:t xml:space="preserve">, </w:t>
      </w:r>
      <w:r w:rsidR="004161F1">
        <w:t xml:space="preserve">a </w:t>
      </w:r>
      <w:r w:rsidR="00230791">
        <w:t>task that would be impossible for proteins with long half-lives</w:t>
      </w:r>
      <w:r w:rsidR="00D707EB">
        <w:t>. Finally, the EF_fc_glucose_1 descriptor report</w:t>
      </w:r>
      <w:r w:rsidR="004466B3">
        <w:t>s</w:t>
      </w:r>
      <w:r w:rsidR="00D707EB">
        <w:t xml:space="preserve"> the transcriptional c</w:t>
      </w:r>
      <w:r w:rsidR="00230791">
        <w:t>hanges of the SS BSF life stage</w:t>
      </w:r>
      <w:r w:rsidR="00D707EB">
        <w:t xml:space="preserve"> after glucose starvation</w:t>
      </w:r>
      <w:r w:rsidR="00230791">
        <w:t xml:space="preserve"> </w:t>
      </w:r>
      <w:r w:rsidR="00372067">
        <w:fldChar w:fldCharType="begin">
          <w:fldData xml:space="preserve">PEVuZE5vdGU+PENpdGU+PEF1dGhvcj5RaXU8L0F1dGhvcj48WWVhcj4yMDE4PC9ZZWFyPjxSZWNO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</w:fldData>
        </w:fldChar>
      </w:r>
      <w:r w:rsidR="00372067">
        <w:instrText xml:space="preserve"> ADDIN EN.CITE </w:instrText>
      </w:r>
      <w:r w:rsidR="00372067">
        <w:fldChar w:fldCharType="begin">
          <w:fldData xml:space="preserve">PEVuZE5vdGU+PENpdGU+PEF1dGhvcj5RaXU8L0F1dGhvcj48WWVhcj4yMDE4PC9ZZWFyPjxSZWNO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</w:fldData>
        </w:fldChar>
      </w:r>
      <w:r w:rsidR="00372067">
        <w:instrText xml:space="preserve"> ADDIN EN.CITE.DATA </w:instrText>
      </w:r>
      <w:r w:rsidR="00372067">
        <w:fldChar w:fldCharType="end"/>
      </w:r>
      <w:r w:rsidR="00372067">
        <w:fldChar w:fldCharType="separate"/>
      </w:r>
      <w:r w:rsidR="00372067">
        <w:rPr>
          <w:noProof/>
        </w:rPr>
        <w:t>[</w:t>
      </w:r>
      <w:hyperlink w:anchor="_ENREF_24" w:tooltip="Qiu, 2018 #228" w:history="1">
        <w:r w:rsidR="00BB762B">
          <w:rPr>
            <w:noProof/>
          </w:rPr>
          <w:t>24</w:t>
        </w:r>
      </w:hyperlink>
      <w:r w:rsidR="00372067">
        <w:rPr>
          <w:noProof/>
        </w:rPr>
        <w:t>]</w:t>
      </w:r>
      <w:r w:rsidR="00372067">
        <w:fldChar w:fldCharType="end"/>
      </w:r>
      <w:r w:rsidR="00D707EB">
        <w:t>. Low values of this descriptor are associated with high SHAP values and consequently with short half-life predictions</w:t>
      </w:r>
      <w:r w:rsidR="00DF5E09">
        <w:t xml:space="preserve"> Fig2E</w:t>
      </w:r>
      <w:r w:rsidR="00D707EB">
        <w:t xml:space="preserve">. This descriptor is likely to capture genes under </w:t>
      </w:r>
      <w:r w:rsidR="00D707EB">
        <w:lastRenderedPageBreak/>
        <w:t xml:space="preserve">strong regulation when the SS form </w:t>
      </w:r>
      <w:r w:rsidR="00D707EB" w:rsidRPr="00D707EB">
        <w:t>perceives</w:t>
      </w:r>
      <w:r w:rsidR="00D707EB">
        <w:t xml:space="preserve"> a decrease in glucose level and starts the progression to the PCF form. Again, </w:t>
      </w:r>
      <w:r w:rsidR="00D61DDD">
        <w:t xml:space="preserve">it </w:t>
      </w:r>
      <w:r w:rsidR="00D707EB">
        <w:t xml:space="preserve">is reasonable to expect short half-lives for </w:t>
      </w:r>
      <w:r w:rsidR="00647F75">
        <w:t>this group</w:t>
      </w:r>
      <w:r w:rsidR="00D707EB">
        <w:t xml:space="preserve"> of genes as they </w:t>
      </w:r>
      <w:r w:rsidR="00647F75">
        <w:t>are likely</w:t>
      </w:r>
      <w:r w:rsidR="00D707EB">
        <w:t xml:space="preserve"> to be promptly regulated</w:t>
      </w:r>
      <w:r w:rsidR="00647F75">
        <w:t xml:space="preserve"> upon </w:t>
      </w:r>
      <w:r w:rsidR="00372067">
        <w:t xml:space="preserve">the dramatic </w:t>
      </w:r>
      <w:r w:rsidR="004161F1">
        <w:t>environmental</w:t>
      </w:r>
      <w:r w:rsidR="00647F75">
        <w:t xml:space="preserve"> </w:t>
      </w:r>
      <w:r w:rsidR="00372067">
        <w:t xml:space="preserve">changes </w:t>
      </w:r>
      <w:r w:rsidR="004161F1">
        <w:t>associated with</w:t>
      </w:r>
      <w:r w:rsidR="004161F1" w:rsidRPr="00D61DDD">
        <w:t xml:space="preserve"> </w:t>
      </w:r>
      <w:r w:rsidR="00372067">
        <w:t>the transition from the human host to the vector host</w:t>
      </w:r>
      <w:r w:rsidR="00D707EB">
        <w:t>.</w:t>
      </w:r>
    </w:p>
    <w:p w14:paraId="26FC8FD0" w14:textId="04B156D7" w:rsidR="00A143DF" w:rsidRDefault="00A143DF" w:rsidP="00C517D0">
      <w:r>
        <w:t>The computational strategy</w:t>
      </w:r>
      <w:r w:rsidR="000D2500">
        <w:t xml:space="preserve"> to assemble the ML dataset</w:t>
      </w:r>
      <w:r w:rsidR="00D61DDD">
        <w:t xml:space="preserve"> and</w:t>
      </w:r>
      <w:r w:rsidR="00D707EB">
        <w:t xml:space="preserve"> </w:t>
      </w:r>
      <w:r w:rsidR="000D2500">
        <w:t xml:space="preserve">the </w:t>
      </w:r>
      <w:r w:rsidR="00D707EB">
        <w:t>application example</w:t>
      </w:r>
      <w:r>
        <w:t xml:space="preserve"> </w:t>
      </w:r>
      <w:r w:rsidR="00F907FF">
        <w:t xml:space="preserve">given here </w:t>
      </w:r>
      <w:r>
        <w:t xml:space="preserve">are shared </w:t>
      </w:r>
      <w:r w:rsidR="000D2500">
        <w:t xml:space="preserve">as </w:t>
      </w:r>
      <w:r>
        <w:t xml:space="preserve">series of </w:t>
      </w:r>
      <w:proofErr w:type="spellStart"/>
      <w:r>
        <w:t>Jupyter</w:t>
      </w:r>
      <w:proofErr w:type="spellEnd"/>
      <w:r>
        <w:t xml:space="preserve"> notebooks in the GitHub </w:t>
      </w:r>
      <w:r w:rsidRPr="002770C0">
        <w:t>https://github.com/mtinti/</w:t>
      </w:r>
      <w:r w:rsidR="002770C0" w:rsidRPr="002770C0">
        <w:t>TriTrypML_code</w:t>
      </w:r>
      <w:r>
        <w:t xml:space="preserve"> to meet the </w:t>
      </w:r>
      <w:r w:rsidRPr="00FC4BCC">
        <w:t>FAIR standards of findability, accessibility, interoperability, and reusability</w:t>
      </w:r>
      <w:r>
        <w:t xml:space="preserve">, as already applied in other OMICs initiatives </w:t>
      </w:r>
      <w:r>
        <w:fldChar w:fldCharType="begin">
          <w:fldData xml:space="preserve">PEVuZE5vdGU+PENpdGU+PEF1dGhvcj5NZW5kZXo8L0F1dGhvcj48WWVhcj4yMDE5PC9ZZWFyPjxS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</w:fldData>
        </w:fldChar>
      </w:r>
      <w:r w:rsidR="00BB762B">
        <w:instrText xml:space="preserve"> ADDIN EN.CITE </w:instrText>
      </w:r>
      <w:r w:rsidR="00BB762B">
        <w:fldChar w:fldCharType="begin">
          <w:fldData xml:space="preserve">PEVuZE5vdGU+PENpdGU+PEF1dGhvcj5NZW5kZXo8L0F1dGhvcj48WWVhcj4yMDE5PC9ZZWFyPjxS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</w:fldData>
        </w:fldChar>
      </w:r>
      <w:r w:rsidR="00BB762B">
        <w:instrText xml:space="preserve"> ADDIN EN.CITE.DATA </w:instrText>
      </w:r>
      <w:r w:rsidR="00BB762B">
        <w:fldChar w:fldCharType="end"/>
      </w:r>
      <w:r>
        <w:fldChar w:fldCharType="separate"/>
      </w:r>
      <w:r w:rsidR="00BB762B">
        <w:rPr>
          <w:noProof/>
        </w:rPr>
        <w:t>[</w:t>
      </w:r>
      <w:hyperlink w:anchor="_ENREF_38" w:tooltip="Mendez, 2019 #218" w:history="1">
        <w:r w:rsidR="00BB762B">
          <w:rPr>
            <w:noProof/>
          </w:rPr>
          <w:t>38</w:t>
        </w:r>
      </w:hyperlink>
      <w:r w:rsidR="00BB762B">
        <w:rPr>
          <w:noProof/>
        </w:rPr>
        <w:t>]</w:t>
      </w:r>
      <w:r>
        <w:fldChar w:fldCharType="end"/>
      </w:r>
      <w:r>
        <w:t xml:space="preserve">. </w:t>
      </w:r>
      <w:r w:rsidR="00D707EB">
        <w:t xml:space="preserve">With this work, we hope to kick start an interest </w:t>
      </w:r>
      <w:r w:rsidR="000D2500">
        <w:t xml:space="preserve">in </w:t>
      </w:r>
      <w:r w:rsidR="00D707EB">
        <w:t xml:space="preserve">ML technique </w:t>
      </w:r>
      <w:r w:rsidR="000D2500">
        <w:t>applied to</w:t>
      </w:r>
      <w:r w:rsidR="00D707EB">
        <w:t xml:space="preserve"> the analysis of </w:t>
      </w:r>
      <w:r w:rsidR="00F907FF">
        <w:t xml:space="preserve">OMICS </w:t>
      </w:r>
      <w:r w:rsidR="00D707EB">
        <w:t>experiments</w:t>
      </w:r>
      <w:r w:rsidR="00AB19CC">
        <w:t xml:space="preserve"> in </w:t>
      </w:r>
      <w:r w:rsidR="00AB19CC" w:rsidRPr="00AB19CC">
        <w:rPr>
          <w:i/>
        </w:rPr>
        <w:t>T. brucei</w:t>
      </w:r>
      <w:r w:rsidR="00D707EB">
        <w:t xml:space="preserve">. </w:t>
      </w:r>
      <w:r w:rsidR="00AB19CC">
        <w:t>It should be fairly easy for u</w:t>
      </w:r>
      <w:r w:rsidR="0030425A">
        <w:t>ser with some coding experience</w:t>
      </w:r>
      <w:r w:rsidR="00B43F52">
        <w:t xml:space="preserve"> </w:t>
      </w:r>
      <w:r w:rsidR="00D707EB">
        <w:t xml:space="preserve">to </w:t>
      </w:r>
      <w:r w:rsidR="00B43F52">
        <w:t>accommodate new features and</w:t>
      </w:r>
      <w:r w:rsidR="000D2500">
        <w:t xml:space="preserve"> different </w:t>
      </w:r>
      <w:r w:rsidR="00B43F52">
        <w:t>analysis</w:t>
      </w:r>
      <w:r w:rsidR="00D707EB">
        <w:t xml:space="preserve"> </w:t>
      </w:r>
      <w:r w:rsidR="000D2500">
        <w:t>pipeline</w:t>
      </w:r>
      <w:r w:rsidR="00D707EB">
        <w:t xml:space="preserve"> strateg</w:t>
      </w:r>
      <w:r w:rsidR="00F907FF">
        <w:t>ies</w:t>
      </w:r>
      <w:r w:rsidR="0030425A">
        <w:t xml:space="preserve"> using the notebooks as a starting template</w:t>
      </w:r>
      <w:r w:rsidR="00D707EB">
        <w:t>. In the future, we plan to offer a modified version of this analysis pipeline as a web service</w:t>
      </w:r>
      <w:r w:rsidR="000D2500">
        <w:t>,</w:t>
      </w:r>
      <w:r w:rsidR="00D707EB">
        <w:t xml:space="preserve"> if </w:t>
      </w:r>
      <w:r w:rsidR="008647BE">
        <w:t>this work finds</w:t>
      </w:r>
      <w:r w:rsidR="00D707EB">
        <w:t xml:space="preserve"> enough interest in the trypanosome community. </w:t>
      </w:r>
    </w:p>
    <w:p w14:paraId="034FD387" w14:textId="77777777" w:rsidR="00A10251" w:rsidRDefault="00A10251"/>
    <w:p w14:paraId="30D775FB" w14:textId="77777777" w:rsidR="00A10251" w:rsidRDefault="00A10251">
      <w:r>
        <w:t>Funding</w:t>
      </w:r>
    </w:p>
    <w:p w14:paraId="3CF5D70E" w14:textId="54D5E06B" w:rsidR="00586A87" w:rsidRDefault="00586A87">
      <w:bookmarkStart w:id="0" w:name="_GoBack"/>
      <w:bookmarkEnd w:id="0"/>
      <w:r w:rsidRPr="00586A87">
        <w:t>This work was supported by the</w:t>
      </w:r>
      <w:r>
        <w:t xml:space="preserve"> </w:t>
      </w:r>
      <w:proofErr w:type="spellStart"/>
      <w:r w:rsidRPr="00586A87">
        <w:t>Wellcome</w:t>
      </w:r>
      <w:proofErr w:type="spellEnd"/>
      <w:r w:rsidRPr="00586A87">
        <w:t xml:space="preserve"> Trust Investigator Award to M.A.J.F. (101842).</w:t>
      </w:r>
    </w:p>
    <w:p w14:paraId="287289D5" w14:textId="77777777" w:rsidR="00A10251" w:rsidRDefault="00A10251" w:rsidP="00C517D0"/>
    <w:p w14:paraId="405956E8" w14:textId="3AE2D889" w:rsidR="00647F75" w:rsidRDefault="008D6A0E" w:rsidP="00C517D0">
      <w:r>
        <w:t>Figure Legends</w:t>
      </w:r>
    </w:p>
    <w:p w14:paraId="3362CCB1" w14:textId="4370EA59" w:rsidR="00F46EAE" w:rsidRDefault="00F46EAE" w:rsidP="00C517D0">
      <w:proofErr w:type="gramStart"/>
      <w:r>
        <w:t>Figure 1</w:t>
      </w:r>
      <w:r w:rsidR="008D6A0E">
        <w:t>.</w:t>
      </w:r>
      <w:proofErr w:type="gramEnd"/>
      <w:r>
        <w:t xml:space="preserve"> Feature </w:t>
      </w:r>
      <w:r w:rsidR="00F907FF">
        <w:t>i</w:t>
      </w:r>
      <w:r>
        <w:t>mportance.</w:t>
      </w:r>
    </w:p>
    <w:p w14:paraId="4C203079" w14:textId="20530370" w:rsidR="00F46EAE" w:rsidRDefault="00A5277F" w:rsidP="008D6A0E">
      <w:pPr>
        <w:tabs>
          <w:tab w:val="left" w:pos="3969"/>
        </w:tabs>
      </w:pPr>
      <w:r>
        <w:t xml:space="preserve">The figure </w:t>
      </w:r>
      <w:r w:rsidR="00F907FF">
        <w:t xml:space="preserve">shows </w:t>
      </w:r>
      <w:r>
        <w:t>the SHAP values for each protein</w:t>
      </w:r>
      <w:r w:rsidR="003D0AC0">
        <w:t xml:space="preserve"> (x-axis) and</w:t>
      </w:r>
      <w:r>
        <w:t xml:space="preserve"> for each feature </w:t>
      </w:r>
      <w:r w:rsidR="003D0AC0">
        <w:t xml:space="preserve">(y-axis) </w:t>
      </w:r>
      <w:r>
        <w:t>used to classify fast and slow turnover proteins (dots). The relative position of the feature</w:t>
      </w:r>
      <w:r w:rsidR="00E041F7">
        <w:t>s</w:t>
      </w:r>
      <w:r>
        <w:t xml:space="preserve"> on </w:t>
      </w:r>
      <w:r w:rsidRPr="008D6A0E">
        <w:t xml:space="preserve">the </w:t>
      </w:r>
      <w:r w:rsidR="00BE015E" w:rsidRPr="008D6A0E">
        <w:t>y</w:t>
      </w:r>
      <w:r w:rsidRPr="008D6A0E">
        <w:t>-axis is</w:t>
      </w:r>
      <w:r>
        <w:t xml:space="preserve"> computed using the absolute sum of </w:t>
      </w:r>
      <w:r w:rsidR="003D0AC0">
        <w:t xml:space="preserve">protein (dots) </w:t>
      </w:r>
      <w:r>
        <w:t>SHAP values</w:t>
      </w:r>
      <w:r w:rsidR="003D0AC0">
        <w:t>.</w:t>
      </w:r>
      <w:r>
        <w:t xml:space="preserve"> </w:t>
      </w:r>
      <w:r w:rsidR="003D0AC0" w:rsidRPr="00F05A76">
        <w:t>The colour</w:t>
      </w:r>
      <w:r w:rsidR="003D0AC0">
        <w:t xml:space="preserve"> code</w:t>
      </w:r>
      <w:r w:rsidR="003D0AC0" w:rsidRPr="00F05A76">
        <w:t xml:space="preserve"> </w:t>
      </w:r>
      <w:r w:rsidR="003D0AC0">
        <w:t xml:space="preserve">of the dots reflects </w:t>
      </w:r>
      <w:r w:rsidR="003D0AC0" w:rsidRPr="00F05A76">
        <w:t>the value of the feature from low</w:t>
      </w:r>
      <w:r w:rsidR="003D0AC0">
        <w:t xml:space="preserve"> (blue)</w:t>
      </w:r>
      <w:r w:rsidR="003D0AC0" w:rsidRPr="00F05A76">
        <w:t xml:space="preserve"> to high</w:t>
      </w:r>
      <w:r w:rsidR="003D0AC0">
        <w:t xml:space="preserve"> (red)</w:t>
      </w:r>
      <w:r w:rsidR="003D0AC0" w:rsidRPr="00F05A76">
        <w:t>.</w:t>
      </w:r>
      <w:r w:rsidR="003D0AC0">
        <w:t xml:space="preserve">  </w:t>
      </w:r>
      <w:r>
        <w:t xml:space="preserve">The dots are also </w:t>
      </w:r>
      <w:r w:rsidRPr="00053EDB">
        <w:t xml:space="preserve">jittered in </w:t>
      </w:r>
      <w:r>
        <w:t xml:space="preserve">the </w:t>
      </w:r>
      <w:r w:rsidRPr="00053EDB">
        <w:t>y-axis direction</w:t>
      </w:r>
      <w:r w:rsidR="003D0AC0">
        <w:t xml:space="preserve"> to assess the values distribution.</w:t>
      </w:r>
    </w:p>
    <w:p w14:paraId="09F0759E" w14:textId="5DDB38D7" w:rsidR="00F46EAE" w:rsidRDefault="00355250" w:rsidP="00C517D0">
      <w:proofErr w:type="gramStart"/>
      <w:r>
        <w:t>Figure 2</w:t>
      </w:r>
      <w:r w:rsidR="008D6A0E">
        <w:t>.</w:t>
      </w:r>
      <w:proofErr w:type="gramEnd"/>
      <w:r w:rsidR="003619E8">
        <w:t xml:space="preserve"> Feature </w:t>
      </w:r>
      <w:r w:rsidR="000309B5">
        <w:t xml:space="preserve">values </w:t>
      </w:r>
      <w:r w:rsidR="003619E8">
        <w:t>and SHAP values correlation.</w:t>
      </w:r>
    </w:p>
    <w:p w14:paraId="68DCD1D6" w14:textId="580CEA66" w:rsidR="003D0AC0" w:rsidRDefault="003D0AC0" w:rsidP="003D0AC0">
      <w:r>
        <w:t>The figure plots the SHAP values (y-axis) and the feature values (</w:t>
      </w:r>
      <w:r w:rsidR="00F907FF">
        <w:t>x</w:t>
      </w:r>
      <w:r>
        <w:t>-axis) for each feature (A to E)</w:t>
      </w:r>
      <w:r w:rsidR="00AB19CC">
        <w:t xml:space="preserve"> identified in the feature selection step and</w:t>
      </w:r>
      <w:r>
        <w:t xml:space="preserve"> used to classify fast and slow turnover proteins (dots). </w:t>
      </w:r>
    </w:p>
    <w:p w14:paraId="7A6AFBB8" w14:textId="77777777" w:rsidR="002F2B71" w:rsidRDefault="002F2B71" w:rsidP="00C517D0">
      <w:r>
        <w:br w:type="page"/>
      </w:r>
    </w:p>
    <w:p w14:paraId="7547C125" w14:textId="77777777" w:rsidR="002F2B71" w:rsidRDefault="002F2B71" w:rsidP="00C517D0"/>
    <w:p w14:paraId="5CC999A8" w14:textId="77777777" w:rsidR="00565232" w:rsidRDefault="00EC5AE5" w:rsidP="00C517D0">
      <w:r w:rsidRPr="00EC5AE5">
        <w:t>References</w:t>
      </w:r>
    </w:p>
    <w:p w14:paraId="3D18AD8E" w14:textId="77777777" w:rsidR="00BB762B" w:rsidRPr="00BB762B" w:rsidRDefault="00565232" w:rsidP="00BB762B">
      <w:pPr>
        <w:spacing w:after="0" w:line="240" w:lineRule="auto"/>
        <w:rPr>
          <w:rFonts w:ascii="Calibri" w:hAnsi="Calibri"/>
          <w:noProof/>
        </w:rPr>
      </w:pPr>
      <w:r>
        <w:fldChar w:fldCharType="begin"/>
      </w:r>
      <w:r>
        <w:instrText xml:space="preserve"> ADDIN EN.REFLIST </w:instrText>
      </w:r>
      <w:r>
        <w:fldChar w:fldCharType="separate"/>
      </w:r>
      <w:bookmarkStart w:id="1" w:name="_ENREF_1"/>
      <w:r w:rsidR="00BB762B" w:rsidRPr="00BB762B">
        <w:rPr>
          <w:rFonts w:ascii="Calibri" w:hAnsi="Calibri"/>
          <w:noProof/>
        </w:rPr>
        <w:t>[1] Cox FE. History of sleeping sickness (African trypanosomiasis). Infectious disease clinics of North America. 2004;18:231-45.</w:t>
      </w:r>
      <w:bookmarkEnd w:id="1"/>
    </w:p>
    <w:p w14:paraId="76C6ED29" w14:textId="77777777" w:rsidR="00BB762B" w:rsidRPr="00BB762B" w:rsidRDefault="00BB762B" w:rsidP="00BB762B">
      <w:pPr>
        <w:spacing w:after="0" w:line="240" w:lineRule="auto"/>
        <w:rPr>
          <w:rFonts w:ascii="Calibri" w:hAnsi="Calibri"/>
          <w:noProof/>
        </w:rPr>
      </w:pPr>
      <w:bookmarkStart w:id="2" w:name="_ENREF_2"/>
      <w:r w:rsidRPr="00BB762B">
        <w:rPr>
          <w:rFonts w:ascii="Calibri" w:hAnsi="Calibri"/>
          <w:noProof/>
        </w:rPr>
        <w:t>[2] Edgar R, Domrachev M, Lash AE. Gene Expression Omnibus: NCBI gene expression and hybridization array data repository. Nucleic acids research. 2002;30:207-10.</w:t>
      </w:r>
      <w:bookmarkEnd w:id="2"/>
    </w:p>
    <w:p w14:paraId="48853029" w14:textId="77777777" w:rsidR="00BB762B" w:rsidRPr="00BB762B" w:rsidRDefault="00BB762B" w:rsidP="00BB762B">
      <w:pPr>
        <w:spacing w:after="0" w:line="240" w:lineRule="auto"/>
        <w:rPr>
          <w:rFonts w:ascii="Calibri" w:hAnsi="Calibri"/>
          <w:noProof/>
        </w:rPr>
      </w:pPr>
      <w:bookmarkStart w:id="3" w:name="_ENREF_3"/>
      <w:r w:rsidRPr="00BB762B">
        <w:rPr>
          <w:rFonts w:ascii="Calibri" w:hAnsi="Calibri"/>
          <w:noProof/>
        </w:rPr>
        <w:t>[3] Perez-Riverol Y, Csordas A, Bai J, Bernal-Llinares M, Hewapathirana S, Kundu DJ, et al. The PRIDE database and related tools and resources in 2019: improving support for quantification data. Nucleic acids research. 2019;47:D442-D50.</w:t>
      </w:r>
      <w:bookmarkEnd w:id="3"/>
    </w:p>
    <w:p w14:paraId="38956EE2" w14:textId="77777777" w:rsidR="00BB762B" w:rsidRPr="00BB762B" w:rsidRDefault="00BB762B" w:rsidP="00BB762B">
      <w:pPr>
        <w:spacing w:after="0" w:line="240" w:lineRule="auto"/>
        <w:rPr>
          <w:rFonts w:ascii="Calibri" w:hAnsi="Calibri"/>
          <w:noProof/>
        </w:rPr>
      </w:pPr>
      <w:bookmarkStart w:id="4" w:name="_ENREF_4"/>
      <w:r w:rsidRPr="00BB762B">
        <w:rPr>
          <w:rFonts w:ascii="Calibri" w:hAnsi="Calibri"/>
          <w:noProof/>
        </w:rPr>
        <w:t>[4] Silvester N, Alako B, Amid C, Cerdeno-Tarraga A, Clarke L, Cleland I, et al. The European Nucleotide Archive in 2017. Nucleic acids research. 2018;46:D36-D40.</w:t>
      </w:r>
      <w:bookmarkEnd w:id="4"/>
    </w:p>
    <w:p w14:paraId="57CBB3B5" w14:textId="77777777" w:rsidR="00BB762B" w:rsidRPr="00BB762B" w:rsidRDefault="00BB762B" w:rsidP="00BB762B">
      <w:pPr>
        <w:spacing w:after="0" w:line="240" w:lineRule="auto"/>
        <w:rPr>
          <w:rFonts w:ascii="Calibri" w:hAnsi="Calibri"/>
          <w:noProof/>
        </w:rPr>
      </w:pPr>
      <w:bookmarkStart w:id="5" w:name="_ENREF_5"/>
      <w:r w:rsidRPr="00BB762B">
        <w:rPr>
          <w:rFonts w:ascii="Calibri" w:hAnsi="Calibri"/>
          <w:noProof/>
        </w:rPr>
        <w:t>[5] Benson DA, Cavanaugh M, Clark K, Karsch-Mizrachi I, Ostell J, Pruitt KD, et al. GenBank. Nucleic acids research. 2018;46:D41-D7.</w:t>
      </w:r>
      <w:bookmarkEnd w:id="5"/>
    </w:p>
    <w:p w14:paraId="3CBA1E44" w14:textId="77777777" w:rsidR="00BB762B" w:rsidRPr="00BB762B" w:rsidRDefault="00BB762B" w:rsidP="00BB762B">
      <w:pPr>
        <w:spacing w:after="0" w:line="240" w:lineRule="auto"/>
        <w:rPr>
          <w:rFonts w:ascii="Calibri" w:hAnsi="Calibri"/>
          <w:noProof/>
        </w:rPr>
      </w:pPr>
      <w:bookmarkStart w:id="6" w:name="_ENREF_6"/>
      <w:r w:rsidRPr="00BB762B">
        <w:rPr>
          <w:rFonts w:ascii="Calibri" w:hAnsi="Calibri"/>
          <w:noProof/>
        </w:rPr>
        <w:t>[6] Kodama Y, Mashima J, Kosuge T, Kaminuma E, Ogasawara O, Okubo K, et al. DNA Data Bank of Japan: 30th anniversary. Nucleic acids research. 2018;46:D30-D5.</w:t>
      </w:r>
      <w:bookmarkEnd w:id="6"/>
    </w:p>
    <w:p w14:paraId="4B27E5AD" w14:textId="77777777" w:rsidR="00BB762B" w:rsidRPr="00BB762B" w:rsidRDefault="00BB762B" w:rsidP="00BB762B">
      <w:pPr>
        <w:spacing w:after="0" w:line="240" w:lineRule="auto"/>
        <w:rPr>
          <w:rFonts w:ascii="Calibri" w:hAnsi="Calibri"/>
          <w:noProof/>
        </w:rPr>
      </w:pPr>
      <w:bookmarkStart w:id="7" w:name="_ENREF_7"/>
      <w:r w:rsidRPr="00BB762B">
        <w:rPr>
          <w:rFonts w:ascii="Calibri" w:hAnsi="Calibri"/>
          <w:noProof/>
        </w:rPr>
        <w:t>[7] Aslett M, Aurrecoechea C, Berriman M, Brestelli J, Brunk BP, Carrington M, et al. TriTrypDB: a functional genomic resource for the Trypanosomatidae. Nucleic acids research. 2010;38:D457-62.</w:t>
      </w:r>
      <w:bookmarkEnd w:id="7"/>
    </w:p>
    <w:p w14:paraId="54A308EB" w14:textId="77777777" w:rsidR="00BB762B" w:rsidRPr="00BB762B" w:rsidRDefault="00BB762B" w:rsidP="00BB762B">
      <w:pPr>
        <w:spacing w:after="0" w:line="240" w:lineRule="auto"/>
        <w:rPr>
          <w:rFonts w:ascii="Calibri" w:hAnsi="Calibri"/>
          <w:noProof/>
        </w:rPr>
      </w:pPr>
      <w:bookmarkStart w:id="8" w:name="_ENREF_8"/>
      <w:r w:rsidRPr="00BB762B">
        <w:rPr>
          <w:rFonts w:ascii="Calibri" w:hAnsi="Calibri"/>
          <w:noProof/>
        </w:rPr>
        <w:t>[8] Dejung M, Subota I, Bucerius F, Dindar G, Freiwald A, Engstler M, et al. Quantitative Proteomics Uncovers Novel Factors Involved in Developmental Differentiation of Trypanosoma brucei. PLoS Pathog. 2016;12:e1005439.</w:t>
      </w:r>
      <w:bookmarkEnd w:id="8"/>
    </w:p>
    <w:p w14:paraId="0D9A0EDE" w14:textId="77777777" w:rsidR="00BB762B" w:rsidRPr="00BB762B" w:rsidRDefault="00BB762B" w:rsidP="00BB762B">
      <w:pPr>
        <w:spacing w:after="0" w:line="240" w:lineRule="auto"/>
        <w:rPr>
          <w:rFonts w:ascii="Calibri" w:hAnsi="Calibri"/>
          <w:noProof/>
        </w:rPr>
      </w:pPr>
      <w:bookmarkStart w:id="9" w:name="_ENREF_9"/>
      <w:r w:rsidRPr="00BB762B">
        <w:rPr>
          <w:rFonts w:ascii="Calibri" w:hAnsi="Calibri"/>
          <w:noProof/>
        </w:rPr>
        <w:t>[9] Urbaniak MD, Martin DM, Ferguson MA. Global quantitative SILAC phosphoproteomics reveals differential phosphorylation is widespread between the procyclic and bloodstream form lifecycle stages of Trypanosoma brucei. Journal of proteome research. 2013;12:2233-44.</w:t>
      </w:r>
      <w:bookmarkEnd w:id="9"/>
    </w:p>
    <w:p w14:paraId="6A3918E9" w14:textId="77777777" w:rsidR="00BB762B" w:rsidRPr="00BB762B" w:rsidRDefault="00BB762B" w:rsidP="00BB762B">
      <w:pPr>
        <w:spacing w:after="0" w:line="240" w:lineRule="auto"/>
        <w:rPr>
          <w:rFonts w:ascii="Calibri" w:hAnsi="Calibri"/>
          <w:noProof/>
        </w:rPr>
      </w:pPr>
      <w:bookmarkStart w:id="10" w:name="_ENREF_10"/>
      <w:r w:rsidRPr="00BB762B">
        <w:rPr>
          <w:rFonts w:ascii="Calibri" w:hAnsi="Calibri"/>
          <w:noProof/>
        </w:rPr>
        <w:t>[10] Urbaniak MD, Guther ML, Ferguson MA. Comparative SILAC proteomic analysis of Trypanosoma brucei bloodstream and procyclic lifecycle stages. PloS one. 2012;7:e36619.</w:t>
      </w:r>
      <w:bookmarkEnd w:id="10"/>
    </w:p>
    <w:p w14:paraId="2B7DA0AD" w14:textId="77777777" w:rsidR="00BB762B" w:rsidRPr="00BB762B" w:rsidRDefault="00BB762B" w:rsidP="00BB762B">
      <w:pPr>
        <w:spacing w:after="0" w:line="240" w:lineRule="auto"/>
        <w:rPr>
          <w:rFonts w:ascii="Calibri" w:hAnsi="Calibri"/>
          <w:noProof/>
        </w:rPr>
      </w:pPr>
      <w:bookmarkStart w:id="11" w:name="_ENREF_11"/>
      <w:r w:rsidRPr="00BB762B">
        <w:rPr>
          <w:rFonts w:ascii="Calibri" w:hAnsi="Calibri"/>
          <w:noProof/>
        </w:rPr>
        <w:t>[11] Gunasekera K, Wuthrich D, Braga-Lagache S, Heller M, Ochsenreiter T. Proteome remodelling during development from blood to insect-form Trypanosoma brucei quantified by SILAC and mass spectrometry. BMC genomics. 2012;13:556.</w:t>
      </w:r>
      <w:bookmarkEnd w:id="11"/>
    </w:p>
    <w:p w14:paraId="0D89D442" w14:textId="77777777" w:rsidR="00BB762B" w:rsidRPr="00BB762B" w:rsidRDefault="00BB762B" w:rsidP="00BB762B">
      <w:pPr>
        <w:spacing w:after="0" w:line="240" w:lineRule="auto"/>
        <w:rPr>
          <w:rFonts w:ascii="Calibri" w:hAnsi="Calibri"/>
          <w:noProof/>
        </w:rPr>
      </w:pPr>
      <w:bookmarkStart w:id="12" w:name="_ENREF_12"/>
      <w:r w:rsidRPr="00BB762B">
        <w:rPr>
          <w:rFonts w:ascii="Calibri" w:hAnsi="Calibri"/>
          <w:noProof/>
        </w:rPr>
        <w:t>[12] Chicco D. Ten quick tips for machine learning in computational biology. BioData mining. 2017;10:35.</w:t>
      </w:r>
      <w:bookmarkEnd w:id="12"/>
    </w:p>
    <w:p w14:paraId="7BA09F6C" w14:textId="77777777" w:rsidR="00BB762B" w:rsidRPr="00BB762B" w:rsidRDefault="00BB762B" w:rsidP="00BB762B">
      <w:pPr>
        <w:spacing w:after="0" w:line="240" w:lineRule="auto"/>
        <w:rPr>
          <w:rFonts w:ascii="Calibri" w:hAnsi="Calibri"/>
          <w:noProof/>
        </w:rPr>
      </w:pPr>
      <w:bookmarkStart w:id="13" w:name="_ENREF_13"/>
      <w:r w:rsidRPr="00BB762B">
        <w:rPr>
          <w:rFonts w:ascii="Calibri" w:hAnsi="Calibri"/>
          <w:noProof/>
        </w:rPr>
        <w:t>[13] Tinti M, Güther MLS, Crozier TWM, Lamond AI, Ferguson MAJ. Proteome turnover in the bloodstream and procyclic forms of Trypanosoma brucei measured by quantitative proteomics [version 1; peer review: awaiting peer review]. Wellcome Open Res. 2019;4:152.</w:t>
      </w:r>
      <w:bookmarkEnd w:id="13"/>
    </w:p>
    <w:p w14:paraId="5C10DBF5" w14:textId="77777777" w:rsidR="00BB762B" w:rsidRPr="00BB762B" w:rsidRDefault="00BB762B" w:rsidP="00BB762B">
      <w:pPr>
        <w:spacing w:after="0" w:line="240" w:lineRule="auto"/>
        <w:rPr>
          <w:rFonts w:ascii="Calibri" w:hAnsi="Calibri"/>
          <w:noProof/>
        </w:rPr>
      </w:pPr>
      <w:bookmarkStart w:id="14" w:name="_ENREF_14"/>
      <w:r w:rsidRPr="00BB762B">
        <w:rPr>
          <w:rFonts w:ascii="Calibri" w:hAnsi="Calibri"/>
          <w:noProof/>
        </w:rPr>
        <w:t>[14] Tinti M. https://doi.org/10.5281/zenodo.3417326.</w:t>
      </w:r>
      <w:bookmarkEnd w:id="14"/>
    </w:p>
    <w:p w14:paraId="0DD32B3C" w14:textId="77777777" w:rsidR="00BB762B" w:rsidRPr="00BB762B" w:rsidRDefault="00BB762B" w:rsidP="00BB762B">
      <w:pPr>
        <w:spacing w:after="0" w:line="240" w:lineRule="auto"/>
        <w:rPr>
          <w:rFonts w:ascii="Calibri" w:hAnsi="Calibri"/>
          <w:noProof/>
        </w:rPr>
      </w:pPr>
      <w:bookmarkStart w:id="15" w:name="_ENREF_15"/>
      <w:r w:rsidRPr="00BB762B">
        <w:rPr>
          <w:rFonts w:ascii="Calibri" w:hAnsi="Calibri"/>
          <w:noProof/>
        </w:rPr>
        <w:t>[15] Crozier TWM, Tinti M, Larance M, Lamond AI, Ferguson MAJ. Prediction of Protein Complexes in Trypanosoma brucei by Protein Correlation Profiling Mass Spectrometry and Machine Learning. Molecular &amp; cellular proteomics : MCP. 2017;16:2254-67.</w:t>
      </w:r>
      <w:bookmarkEnd w:id="15"/>
    </w:p>
    <w:p w14:paraId="792E5F7B" w14:textId="77777777" w:rsidR="00BB762B" w:rsidRPr="00BB762B" w:rsidRDefault="00BB762B" w:rsidP="00BB762B">
      <w:pPr>
        <w:spacing w:after="0" w:line="240" w:lineRule="auto"/>
        <w:rPr>
          <w:rFonts w:ascii="Calibri" w:hAnsi="Calibri"/>
          <w:noProof/>
        </w:rPr>
      </w:pPr>
      <w:bookmarkStart w:id="16" w:name="_ENREF_16"/>
      <w:r w:rsidRPr="00BB762B">
        <w:rPr>
          <w:rFonts w:ascii="Calibri" w:hAnsi="Calibri"/>
          <w:noProof/>
        </w:rPr>
        <w:t>[16] Vasquez JJ, Hon CC, Vanselow JT, Schlosser A, Siegel TN. Comparative ribosome profiling reveals extensive translational complexity in different Trypanosoma brucei life cycle stages. Nucleic acids research. 2014;42:3623-37.</w:t>
      </w:r>
      <w:bookmarkEnd w:id="16"/>
    </w:p>
    <w:p w14:paraId="0311E4DA" w14:textId="77777777" w:rsidR="00BB762B" w:rsidRPr="00BB762B" w:rsidRDefault="00BB762B" w:rsidP="00BB762B">
      <w:pPr>
        <w:spacing w:after="0" w:line="240" w:lineRule="auto"/>
        <w:rPr>
          <w:rFonts w:ascii="Calibri" w:hAnsi="Calibri"/>
          <w:noProof/>
        </w:rPr>
      </w:pPr>
      <w:bookmarkStart w:id="17" w:name="_ENREF_17"/>
      <w:r w:rsidRPr="00BB762B">
        <w:rPr>
          <w:rFonts w:ascii="Calibri" w:hAnsi="Calibri"/>
          <w:noProof/>
        </w:rPr>
        <w:t>[17] Crozier TWM, Tinti M, Wheeler RJ, Ly T, Ferguson MAJ, Lamond AI. Proteomic Analysis of the Cell Cycle of Procylic Form Trypanosoma brucei. Molecular &amp; cellular proteomics : MCP. 2018;17:1184-95.</w:t>
      </w:r>
      <w:bookmarkEnd w:id="17"/>
    </w:p>
    <w:p w14:paraId="608539B6" w14:textId="77777777" w:rsidR="00BB762B" w:rsidRPr="00BB762B" w:rsidRDefault="00BB762B" w:rsidP="00BB762B">
      <w:pPr>
        <w:spacing w:after="0" w:line="240" w:lineRule="auto"/>
        <w:rPr>
          <w:rFonts w:ascii="Calibri" w:hAnsi="Calibri"/>
          <w:noProof/>
        </w:rPr>
      </w:pPr>
      <w:bookmarkStart w:id="18" w:name="_ENREF_18"/>
      <w:r w:rsidRPr="00BB762B">
        <w:rPr>
          <w:rFonts w:ascii="Calibri" w:hAnsi="Calibri"/>
          <w:noProof/>
        </w:rPr>
        <w:t>[18] Jensen BC, Sivam D, Kifer CT, Myler PJ, Parsons M. Widespread variation in transcript abundance within and across developmental stages of Trypanosoma brucei. BMC genomics. 2009;10:482.</w:t>
      </w:r>
      <w:bookmarkEnd w:id="18"/>
    </w:p>
    <w:p w14:paraId="7203F600" w14:textId="77777777" w:rsidR="00BB762B" w:rsidRPr="00BB762B" w:rsidRDefault="00BB762B" w:rsidP="00BB762B">
      <w:pPr>
        <w:spacing w:after="0" w:line="240" w:lineRule="auto"/>
        <w:rPr>
          <w:rFonts w:ascii="Calibri" w:hAnsi="Calibri"/>
          <w:noProof/>
        </w:rPr>
      </w:pPr>
      <w:bookmarkStart w:id="19" w:name="_ENREF_19"/>
      <w:r w:rsidRPr="00BB762B">
        <w:rPr>
          <w:rFonts w:ascii="Calibri" w:hAnsi="Calibri"/>
          <w:noProof/>
        </w:rPr>
        <w:t>[19] Queiroz R, Benz C, Fellenberg K, Hoheisel JD, Clayton C. Transcriptome analysis of differentiating trypanosomes reveals the existence of multiple post-transcriptional regulons. BMC genomics. 2009;10:495.</w:t>
      </w:r>
      <w:bookmarkEnd w:id="19"/>
    </w:p>
    <w:p w14:paraId="1D014AA6" w14:textId="77777777" w:rsidR="00BB762B" w:rsidRPr="00BB762B" w:rsidRDefault="00BB762B" w:rsidP="00BB762B">
      <w:pPr>
        <w:spacing w:after="0" w:line="240" w:lineRule="auto"/>
        <w:rPr>
          <w:rFonts w:ascii="Calibri" w:hAnsi="Calibri"/>
          <w:noProof/>
        </w:rPr>
      </w:pPr>
      <w:bookmarkStart w:id="20" w:name="_ENREF_20"/>
      <w:r w:rsidRPr="00BB762B">
        <w:rPr>
          <w:rFonts w:ascii="Calibri" w:hAnsi="Calibri"/>
          <w:noProof/>
        </w:rPr>
        <w:lastRenderedPageBreak/>
        <w:t>[20] Kabani S, Fenn K, Ross A, Ivens A, Smith TK, Ghazal P, et al. Genome-wide expression profiling of in vivo-derived bloodstream parasite stages and dynamic analysis of mRNA alterations during synchronous differentiation in Trypanosoma brucei. BMC genomics. 2009;10:427.</w:t>
      </w:r>
      <w:bookmarkEnd w:id="20"/>
    </w:p>
    <w:p w14:paraId="55998477" w14:textId="77777777" w:rsidR="00BB762B" w:rsidRPr="00BB762B" w:rsidRDefault="00BB762B" w:rsidP="00BB762B">
      <w:pPr>
        <w:spacing w:after="0" w:line="240" w:lineRule="auto"/>
        <w:rPr>
          <w:rFonts w:ascii="Calibri" w:hAnsi="Calibri"/>
          <w:noProof/>
        </w:rPr>
      </w:pPr>
      <w:bookmarkStart w:id="21" w:name="_ENREF_21"/>
      <w:r w:rsidRPr="00BB762B">
        <w:rPr>
          <w:rFonts w:ascii="Calibri" w:hAnsi="Calibri"/>
          <w:noProof/>
        </w:rPr>
        <w:t>[21] Naguleswaran A, Doiron N, Roditi I. RNA-Seq analysis validates the use of culture-derived Trypanosoma brucei and provides new markers for mammalian and insect life-cycle stages. BMC genomics. 2018;19:227.</w:t>
      </w:r>
      <w:bookmarkEnd w:id="21"/>
    </w:p>
    <w:p w14:paraId="7D7BB1FA" w14:textId="77777777" w:rsidR="00BB762B" w:rsidRPr="00BB762B" w:rsidRDefault="00BB762B" w:rsidP="00BB762B">
      <w:pPr>
        <w:spacing w:after="0" w:line="240" w:lineRule="auto"/>
        <w:rPr>
          <w:rFonts w:ascii="Calibri" w:hAnsi="Calibri"/>
          <w:noProof/>
        </w:rPr>
      </w:pPr>
      <w:bookmarkStart w:id="22" w:name="_ENREF_22"/>
      <w:r w:rsidRPr="00BB762B">
        <w:rPr>
          <w:rFonts w:ascii="Calibri" w:hAnsi="Calibri"/>
          <w:noProof/>
        </w:rPr>
        <w:t>[22] Archer SK, Inchaustegui D, Queiroz R, Clayton C. The cell cycle regulated transcriptome of Trypanosoma brucei. PloS one. 2011;6:e18425.</w:t>
      </w:r>
      <w:bookmarkEnd w:id="22"/>
    </w:p>
    <w:p w14:paraId="0D67C17A" w14:textId="77777777" w:rsidR="00BB762B" w:rsidRPr="00BB762B" w:rsidRDefault="00BB762B" w:rsidP="00BB762B">
      <w:pPr>
        <w:spacing w:after="0" w:line="240" w:lineRule="auto"/>
        <w:rPr>
          <w:rFonts w:ascii="Calibri" w:hAnsi="Calibri"/>
          <w:noProof/>
        </w:rPr>
      </w:pPr>
      <w:bookmarkStart w:id="23" w:name="_ENREF_23"/>
      <w:r w:rsidRPr="00BB762B">
        <w:rPr>
          <w:rFonts w:ascii="Calibri" w:hAnsi="Calibri"/>
          <w:noProof/>
        </w:rPr>
        <w:t>[23] Trindade S, Rijo-Ferreira F, Carvalho T, Pinto-Neves D, Guegan F, Aresta-Branco F, et al. Trypanosoma brucei Parasites Occupy and Functionally Adapt to the Adipose Tissue in Mice. Cell host &amp; microbe. 2016;19:837-48.</w:t>
      </w:r>
      <w:bookmarkEnd w:id="23"/>
    </w:p>
    <w:p w14:paraId="60763052" w14:textId="77777777" w:rsidR="00BB762B" w:rsidRPr="00BB762B" w:rsidRDefault="00BB762B" w:rsidP="00BB762B">
      <w:pPr>
        <w:spacing w:after="0" w:line="240" w:lineRule="auto"/>
        <w:rPr>
          <w:rFonts w:ascii="Calibri" w:hAnsi="Calibri"/>
          <w:noProof/>
        </w:rPr>
      </w:pPr>
      <w:bookmarkStart w:id="24" w:name="_ENREF_24"/>
      <w:r w:rsidRPr="00BB762B">
        <w:rPr>
          <w:rFonts w:ascii="Calibri" w:hAnsi="Calibri"/>
          <w:noProof/>
        </w:rPr>
        <w:t>[24] Qiu Y, Milanes JE, Jones JA, Noorai RE, Shankar V, Morris JC. Glucose Signaling Is Important for Nutrient Adaptation during Differentiation of Pleomorphic African Trypanosomes. mSphere. 2018;3.</w:t>
      </w:r>
      <w:bookmarkEnd w:id="24"/>
    </w:p>
    <w:p w14:paraId="3128B32D" w14:textId="77777777" w:rsidR="00BB762B" w:rsidRPr="00BB762B" w:rsidRDefault="00BB762B" w:rsidP="00BB762B">
      <w:pPr>
        <w:spacing w:after="0" w:line="240" w:lineRule="auto"/>
        <w:rPr>
          <w:rFonts w:ascii="Calibri" w:hAnsi="Calibri"/>
          <w:noProof/>
        </w:rPr>
      </w:pPr>
      <w:bookmarkStart w:id="25" w:name="_ENREF_25"/>
      <w:r w:rsidRPr="00BB762B">
        <w:rPr>
          <w:rFonts w:ascii="Calibri" w:hAnsi="Calibri"/>
          <w:noProof/>
        </w:rPr>
        <w:t>[25] Alsford S, Turner DJ, Obado SO, Sanchez-Flores A, Glover L, Berriman M, et al. High-throughput phenotyping using parallel sequencing of RNA interference targets in the African trypanosome. Genome research. 2011;21:915-24.</w:t>
      </w:r>
      <w:bookmarkEnd w:id="25"/>
    </w:p>
    <w:p w14:paraId="016E82B8" w14:textId="77777777" w:rsidR="00BB762B" w:rsidRPr="00BB762B" w:rsidRDefault="00BB762B" w:rsidP="00BB762B">
      <w:pPr>
        <w:spacing w:after="0" w:line="240" w:lineRule="auto"/>
        <w:rPr>
          <w:rFonts w:ascii="Calibri" w:hAnsi="Calibri"/>
          <w:noProof/>
        </w:rPr>
      </w:pPr>
      <w:bookmarkStart w:id="26" w:name="_ENREF_26"/>
      <w:r w:rsidRPr="00BB762B">
        <w:rPr>
          <w:rFonts w:ascii="Calibri" w:hAnsi="Calibri"/>
          <w:noProof/>
        </w:rPr>
        <w:t>[26] Kramer S, Queiroz R, Ellis L, Hoheisel JD, Clayton C, Carrington M. The RNA helicase DHH1 is central to the correct expression of many developmentally regulated mRNAs in trypanosomes. Journal of cell science. 2010;123:699-711.</w:t>
      </w:r>
      <w:bookmarkEnd w:id="26"/>
    </w:p>
    <w:p w14:paraId="07997742" w14:textId="77777777" w:rsidR="00BB762B" w:rsidRPr="00BB762B" w:rsidRDefault="00BB762B" w:rsidP="00BB762B">
      <w:pPr>
        <w:spacing w:after="0" w:line="240" w:lineRule="auto"/>
        <w:rPr>
          <w:rFonts w:ascii="Calibri" w:hAnsi="Calibri"/>
          <w:noProof/>
        </w:rPr>
      </w:pPr>
      <w:bookmarkStart w:id="27" w:name="_ENREF_27"/>
      <w:r w:rsidRPr="00BB762B">
        <w:rPr>
          <w:rFonts w:ascii="Calibri" w:hAnsi="Calibri"/>
          <w:noProof/>
        </w:rPr>
        <w:t>[27] Kramer S, Queiroz R, Ellis L, Webb H, Hoheisel JD, Clayton C, et al. Heat shock causes a decrease in polysomes and the appearance of stress granules in trypanosomes independently of eIF2(alpha) phosphorylation at Thr169. Journal of cell science. 2008;121:3002-14.</w:t>
      </w:r>
      <w:bookmarkEnd w:id="27"/>
    </w:p>
    <w:p w14:paraId="2580CB1D" w14:textId="77777777" w:rsidR="00BB762B" w:rsidRPr="00BB762B" w:rsidRDefault="00BB762B" w:rsidP="00BB762B">
      <w:pPr>
        <w:spacing w:after="0" w:line="240" w:lineRule="auto"/>
        <w:rPr>
          <w:rFonts w:ascii="Calibri" w:hAnsi="Calibri"/>
          <w:noProof/>
        </w:rPr>
      </w:pPr>
      <w:bookmarkStart w:id="28" w:name="_ENREF_28"/>
      <w:r w:rsidRPr="00BB762B">
        <w:rPr>
          <w:rFonts w:ascii="Calibri" w:hAnsi="Calibri"/>
          <w:noProof/>
        </w:rPr>
        <w:t>[28] Goos C, Dejung M, Janzen CJ, Butter F, Kramer S. The nuclear proteome of Trypanosoma brucei. PloS one. 2017;12:e0181884.</w:t>
      </w:r>
      <w:bookmarkEnd w:id="28"/>
    </w:p>
    <w:p w14:paraId="58FCD5FD" w14:textId="77777777" w:rsidR="00BB762B" w:rsidRPr="00BB762B" w:rsidRDefault="00BB762B" w:rsidP="00BB762B">
      <w:pPr>
        <w:spacing w:after="0" w:line="240" w:lineRule="auto"/>
        <w:rPr>
          <w:rFonts w:ascii="Calibri" w:hAnsi="Calibri"/>
          <w:noProof/>
        </w:rPr>
      </w:pPr>
      <w:bookmarkStart w:id="29" w:name="_ENREF_29"/>
      <w:r w:rsidRPr="00BB762B">
        <w:rPr>
          <w:rFonts w:ascii="Calibri" w:hAnsi="Calibri"/>
          <w:noProof/>
        </w:rPr>
        <w:t>[29] Ofer D, Linial M. ProFET: Feature engineering captures high-level protein functions. Bioinformatics. 2015;31:3429-36.</w:t>
      </w:r>
      <w:bookmarkEnd w:id="29"/>
    </w:p>
    <w:p w14:paraId="76AA20D0" w14:textId="77777777" w:rsidR="00BB762B" w:rsidRPr="00BB762B" w:rsidRDefault="00BB762B" w:rsidP="00BB762B">
      <w:pPr>
        <w:spacing w:after="0" w:line="240" w:lineRule="auto"/>
        <w:rPr>
          <w:rFonts w:ascii="Calibri" w:hAnsi="Calibri"/>
          <w:noProof/>
        </w:rPr>
      </w:pPr>
      <w:bookmarkStart w:id="30" w:name="_ENREF_30"/>
      <w:r w:rsidRPr="00BB762B">
        <w:rPr>
          <w:rFonts w:ascii="Calibri" w:hAnsi="Calibri"/>
          <w:noProof/>
        </w:rPr>
        <w:t>[30] Bendtsen JD, Nielsen H, von Heijne G, Brunak S. Improved prediction of signal peptides: SignalP 3.0. Journal of molecular biology. 2004;340:783-95.</w:t>
      </w:r>
      <w:bookmarkEnd w:id="30"/>
    </w:p>
    <w:p w14:paraId="77B9C23F" w14:textId="77777777" w:rsidR="00BB762B" w:rsidRPr="00BB762B" w:rsidRDefault="00BB762B" w:rsidP="00BB762B">
      <w:pPr>
        <w:spacing w:after="0" w:line="240" w:lineRule="auto"/>
        <w:rPr>
          <w:rFonts w:ascii="Calibri" w:hAnsi="Calibri"/>
          <w:noProof/>
        </w:rPr>
      </w:pPr>
      <w:bookmarkStart w:id="31" w:name="_ENREF_31"/>
      <w:r w:rsidRPr="00BB762B">
        <w:rPr>
          <w:rFonts w:ascii="Calibri" w:hAnsi="Calibri"/>
          <w:noProof/>
        </w:rPr>
        <w:t>[31] Clayton C. Regulation of gene expression in trypanosomatids: living with polycistronic transcription. Open biology. 2019;9:190072.</w:t>
      </w:r>
      <w:bookmarkEnd w:id="31"/>
    </w:p>
    <w:p w14:paraId="2C5DE04D" w14:textId="77777777" w:rsidR="00BB762B" w:rsidRPr="00BB762B" w:rsidRDefault="00BB762B" w:rsidP="00BB762B">
      <w:pPr>
        <w:spacing w:after="0" w:line="240" w:lineRule="auto"/>
        <w:rPr>
          <w:rFonts w:ascii="Calibri" w:hAnsi="Calibri"/>
          <w:noProof/>
        </w:rPr>
      </w:pPr>
      <w:bookmarkStart w:id="32" w:name="_ENREF_32"/>
      <w:r w:rsidRPr="00BB762B">
        <w:rPr>
          <w:rFonts w:ascii="Calibri" w:hAnsi="Calibri"/>
          <w:noProof/>
        </w:rPr>
        <w:t>[32] Guolin K, Meng Q, Finley T, Wang W, Chen W, Ma W, et al. LightGBM: A Highly Efficient Gradient Boosting Decision Tree. Advances in Neural Information Processing Systems. 2017;30:3149-57.</w:t>
      </w:r>
      <w:bookmarkEnd w:id="32"/>
    </w:p>
    <w:p w14:paraId="2872B5BA" w14:textId="77777777" w:rsidR="00BB762B" w:rsidRPr="00BB762B" w:rsidRDefault="00BB762B" w:rsidP="00BB762B">
      <w:pPr>
        <w:spacing w:after="0" w:line="240" w:lineRule="auto"/>
        <w:rPr>
          <w:rFonts w:ascii="Calibri" w:hAnsi="Calibri"/>
          <w:noProof/>
        </w:rPr>
      </w:pPr>
      <w:bookmarkStart w:id="33" w:name="_ENREF_33"/>
      <w:r w:rsidRPr="00BB762B">
        <w:rPr>
          <w:rFonts w:ascii="Calibri" w:hAnsi="Calibri"/>
          <w:noProof/>
        </w:rPr>
        <w:t>[33] Miron B, Kursa R, Witold R, Rudnicki R. Feature Selection with the Boruta Package. Journal of statistical software. 2010;36:1-13.</w:t>
      </w:r>
      <w:bookmarkEnd w:id="33"/>
    </w:p>
    <w:p w14:paraId="53B26C8C" w14:textId="77777777" w:rsidR="00BB762B" w:rsidRPr="00BB762B" w:rsidRDefault="00BB762B" w:rsidP="00BB762B">
      <w:pPr>
        <w:spacing w:after="0" w:line="240" w:lineRule="auto"/>
        <w:rPr>
          <w:rFonts w:ascii="Calibri" w:hAnsi="Calibri"/>
          <w:noProof/>
        </w:rPr>
      </w:pPr>
      <w:bookmarkStart w:id="34" w:name="_ENREF_34"/>
      <w:r w:rsidRPr="00BB762B">
        <w:rPr>
          <w:rFonts w:ascii="Calibri" w:hAnsi="Calibri"/>
          <w:noProof/>
        </w:rPr>
        <w:t>[34] ELI5. https://github.com/TeamHG-Memex/eli5.</w:t>
      </w:r>
      <w:bookmarkEnd w:id="34"/>
    </w:p>
    <w:p w14:paraId="7EFB17BD" w14:textId="77777777" w:rsidR="00BB762B" w:rsidRPr="00BB762B" w:rsidRDefault="00BB762B" w:rsidP="00BB762B">
      <w:pPr>
        <w:spacing w:after="0" w:line="240" w:lineRule="auto"/>
        <w:rPr>
          <w:rFonts w:ascii="Calibri" w:hAnsi="Calibri"/>
          <w:noProof/>
        </w:rPr>
      </w:pPr>
      <w:bookmarkStart w:id="35" w:name="_ENREF_35"/>
      <w:r w:rsidRPr="00BB762B">
        <w:rPr>
          <w:rFonts w:ascii="Calibri" w:hAnsi="Calibri"/>
          <w:noProof/>
        </w:rPr>
        <w:t>[35] Lundberg SM, Lee SI. A Unified Approach to Interpreting Model Predictions. Advances in Neural Information Processing Systems 2017;30:4765-74.</w:t>
      </w:r>
      <w:bookmarkEnd w:id="35"/>
    </w:p>
    <w:p w14:paraId="01CAA88C" w14:textId="77777777" w:rsidR="00BB762B" w:rsidRPr="00BB762B" w:rsidRDefault="00BB762B" w:rsidP="00BB762B">
      <w:pPr>
        <w:spacing w:after="0" w:line="240" w:lineRule="auto"/>
        <w:rPr>
          <w:rFonts w:ascii="Calibri" w:hAnsi="Calibri"/>
          <w:noProof/>
        </w:rPr>
      </w:pPr>
      <w:bookmarkStart w:id="36" w:name="_ENREF_36"/>
      <w:r w:rsidRPr="00BB762B">
        <w:rPr>
          <w:rFonts w:ascii="Calibri" w:hAnsi="Calibri"/>
          <w:noProof/>
        </w:rPr>
        <w:t>[36] Lundberg SM, Nair B, Vavilala MS, Horibe M, Eisses MJ, Adams T, et al. Explainable machine-learning predictions for the prevention of hypoxaemia during surgery. Nature biomedical engineering. 2018;2:749-60.</w:t>
      </w:r>
      <w:bookmarkEnd w:id="36"/>
    </w:p>
    <w:p w14:paraId="56B0B223" w14:textId="77777777" w:rsidR="00BB762B" w:rsidRPr="00BB762B" w:rsidRDefault="00BB762B" w:rsidP="00BB762B">
      <w:pPr>
        <w:spacing w:after="0" w:line="240" w:lineRule="auto"/>
        <w:rPr>
          <w:rFonts w:ascii="Calibri" w:hAnsi="Calibri"/>
          <w:noProof/>
        </w:rPr>
      </w:pPr>
      <w:bookmarkStart w:id="37" w:name="_ENREF_37"/>
      <w:r w:rsidRPr="00BB762B">
        <w:rPr>
          <w:rFonts w:ascii="Calibri" w:hAnsi="Calibri"/>
          <w:noProof/>
        </w:rPr>
        <w:t>[37] Molnar M. Interpretable Machine Learning https://christophm.github.io/interpretable-ml-book/shap.html.</w:t>
      </w:r>
      <w:bookmarkEnd w:id="37"/>
    </w:p>
    <w:p w14:paraId="53AEDA28" w14:textId="77777777" w:rsidR="00BB762B" w:rsidRPr="00BB762B" w:rsidRDefault="00BB762B" w:rsidP="00BB762B">
      <w:pPr>
        <w:spacing w:line="240" w:lineRule="auto"/>
        <w:rPr>
          <w:rFonts w:ascii="Calibri" w:hAnsi="Calibri"/>
          <w:noProof/>
        </w:rPr>
      </w:pPr>
      <w:bookmarkStart w:id="38" w:name="_ENREF_38"/>
      <w:r w:rsidRPr="00BB762B">
        <w:rPr>
          <w:rFonts w:ascii="Calibri" w:hAnsi="Calibri"/>
          <w:noProof/>
        </w:rPr>
        <w:t>[38] Mendez KM, Pritchard L, Reinke SN, Broadhurst DI. Toward collaborative open data science in metabolomics using Jupyter Notebooks and cloud computing. Metabolomics : Official journal of the Metabolomic Society. 2019;15:125.</w:t>
      </w:r>
      <w:bookmarkEnd w:id="38"/>
    </w:p>
    <w:p w14:paraId="75F42185" w14:textId="77777777" w:rsidR="00BB762B" w:rsidRDefault="00BB762B" w:rsidP="00BB762B">
      <w:pPr>
        <w:spacing w:line="240" w:lineRule="auto"/>
        <w:rPr>
          <w:rFonts w:ascii="Calibri" w:hAnsi="Calibri"/>
          <w:noProof/>
        </w:rPr>
      </w:pPr>
    </w:p>
    <w:p w14:paraId="31B6E839" w14:textId="666F206A" w:rsidR="00EC5AE5" w:rsidRDefault="00565232" w:rsidP="00C517D0">
      <w:r>
        <w:fldChar w:fldCharType="end"/>
      </w:r>
    </w:p>
    <w:sectPr w:rsidR="00EC5AE5">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2248E4" w15:done="0"/>
  <w15:commentEx w15:paraId="5E530D7F" w15:done="0"/>
  <w15:commentEx w15:paraId="3339A3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2248E4" w16cid:durableId="21655685"/>
  <w16cid:commentId w16cid:paraId="5E530D7F" w16cid:durableId="21655686"/>
  <w16cid:commentId w16cid:paraId="3339A398" w16cid:durableId="216556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50717E"/>
    <w:multiLevelType w:val="hybridMultilevel"/>
    <w:tmpl w:val="12BC28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yMzAxMjEwMjO1MLJU0lEKTi0uzszPAykwrwUAWWV+0CwAAAA="/>
    <w:docVar w:name="EN.InstantFormat" w:val="&lt;ENInstantFormat&gt;&lt;Enabled&gt;1&lt;/Enabled&gt;&lt;ScanUnformatted&gt;1&lt;/ScanUnformatted&gt;&lt;ScanChanges&gt;1&lt;/ScanChanges&gt;&lt;Suspended&gt;0&lt;/Suspended&gt;&lt;/ENInstantFormat&gt;"/>
    <w:docVar w:name="EN.Layout" w:val="&lt;ENLayout&gt;&lt;Style&gt;J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xzdfw52atvke59fc5wv0t0pe25dtt2efr&quot;&gt;Turnover&lt;record-ids&gt;&lt;item&gt;118&lt;/item&gt;&lt;item&gt;181&lt;/item&gt;&lt;item&gt;205&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3&lt;/item&gt;&lt;item&gt;234&lt;/item&gt;&lt;item&gt;235&lt;/item&gt;&lt;item&gt;236&lt;/item&gt;&lt;item&gt;237&lt;/item&gt;&lt;item&gt;239&lt;/item&gt;&lt;item&gt;240&lt;/item&gt;&lt;item&gt;241&lt;/item&gt;&lt;item&gt;242&lt;/item&gt;&lt;item&gt;243&lt;/item&gt;&lt;item&gt;244&lt;/item&gt;&lt;item&gt;245&lt;/item&gt;&lt;item&gt;246&lt;/item&gt;&lt;/record-ids&gt;&lt;/item&gt;&lt;/Libraries&gt;"/>
  </w:docVars>
  <w:rsids>
    <w:rsidRoot w:val="00C54F27"/>
    <w:rsid w:val="00005D78"/>
    <w:rsid w:val="00016280"/>
    <w:rsid w:val="00017203"/>
    <w:rsid w:val="000210EB"/>
    <w:rsid w:val="000232BB"/>
    <w:rsid w:val="000245C8"/>
    <w:rsid w:val="00030403"/>
    <w:rsid w:val="000309B5"/>
    <w:rsid w:val="00041D3D"/>
    <w:rsid w:val="000433F1"/>
    <w:rsid w:val="00046238"/>
    <w:rsid w:val="00050739"/>
    <w:rsid w:val="00053EDB"/>
    <w:rsid w:val="00055B62"/>
    <w:rsid w:val="00076637"/>
    <w:rsid w:val="00081043"/>
    <w:rsid w:val="00082097"/>
    <w:rsid w:val="00082A80"/>
    <w:rsid w:val="0009298F"/>
    <w:rsid w:val="00096B86"/>
    <w:rsid w:val="000A5D2F"/>
    <w:rsid w:val="000A6CF3"/>
    <w:rsid w:val="000B0EE4"/>
    <w:rsid w:val="000B2287"/>
    <w:rsid w:val="000B3941"/>
    <w:rsid w:val="000B3CF2"/>
    <w:rsid w:val="000B53C4"/>
    <w:rsid w:val="000B63D4"/>
    <w:rsid w:val="000C3A11"/>
    <w:rsid w:val="000D2500"/>
    <w:rsid w:val="000D4900"/>
    <w:rsid w:val="000E6050"/>
    <w:rsid w:val="000E724D"/>
    <w:rsid w:val="000F3828"/>
    <w:rsid w:val="001012C9"/>
    <w:rsid w:val="00102142"/>
    <w:rsid w:val="00103292"/>
    <w:rsid w:val="00105CEE"/>
    <w:rsid w:val="001112BF"/>
    <w:rsid w:val="00116087"/>
    <w:rsid w:val="00117732"/>
    <w:rsid w:val="0012671F"/>
    <w:rsid w:val="001308DA"/>
    <w:rsid w:val="00136E24"/>
    <w:rsid w:val="001401A1"/>
    <w:rsid w:val="00160430"/>
    <w:rsid w:val="00172F9E"/>
    <w:rsid w:val="00177DDD"/>
    <w:rsid w:val="001829BC"/>
    <w:rsid w:val="001847D2"/>
    <w:rsid w:val="00197CD9"/>
    <w:rsid w:val="001A0572"/>
    <w:rsid w:val="001A427B"/>
    <w:rsid w:val="001A50A8"/>
    <w:rsid w:val="001B0779"/>
    <w:rsid w:val="001C42BD"/>
    <w:rsid w:val="001C482F"/>
    <w:rsid w:val="001C7AE8"/>
    <w:rsid w:val="001E490C"/>
    <w:rsid w:val="001E582D"/>
    <w:rsid w:val="001F1D5B"/>
    <w:rsid w:val="001F7E16"/>
    <w:rsid w:val="002062E7"/>
    <w:rsid w:val="00211F2F"/>
    <w:rsid w:val="00212054"/>
    <w:rsid w:val="00215112"/>
    <w:rsid w:val="00222A21"/>
    <w:rsid w:val="00224756"/>
    <w:rsid w:val="002271E0"/>
    <w:rsid w:val="00230791"/>
    <w:rsid w:val="00231E1E"/>
    <w:rsid w:val="002329C7"/>
    <w:rsid w:val="00237D5E"/>
    <w:rsid w:val="00237F29"/>
    <w:rsid w:val="00246437"/>
    <w:rsid w:val="00247888"/>
    <w:rsid w:val="002508AD"/>
    <w:rsid w:val="00262B7D"/>
    <w:rsid w:val="00267C75"/>
    <w:rsid w:val="00272D83"/>
    <w:rsid w:val="002737D2"/>
    <w:rsid w:val="002770C0"/>
    <w:rsid w:val="00277285"/>
    <w:rsid w:val="00277A85"/>
    <w:rsid w:val="00286745"/>
    <w:rsid w:val="002A0C88"/>
    <w:rsid w:val="002B70E1"/>
    <w:rsid w:val="002C3715"/>
    <w:rsid w:val="002C480B"/>
    <w:rsid w:val="002C4AAA"/>
    <w:rsid w:val="002C50EB"/>
    <w:rsid w:val="002D4FA8"/>
    <w:rsid w:val="002E3122"/>
    <w:rsid w:val="002E5A56"/>
    <w:rsid w:val="002F2B71"/>
    <w:rsid w:val="002F4001"/>
    <w:rsid w:val="002F59ED"/>
    <w:rsid w:val="003013D7"/>
    <w:rsid w:val="0030425A"/>
    <w:rsid w:val="00304552"/>
    <w:rsid w:val="0031068A"/>
    <w:rsid w:val="00312936"/>
    <w:rsid w:val="00331E6F"/>
    <w:rsid w:val="003320DA"/>
    <w:rsid w:val="00335536"/>
    <w:rsid w:val="00335590"/>
    <w:rsid w:val="0034347A"/>
    <w:rsid w:val="00345335"/>
    <w:rsid w:val="00345F13"/>
    <w:rsid w:val="003537A3"/>
    <w:rsid w:val="00355250"/>
    <w:rsid w:val="003619E8"/>
    <w:rsid w:val="00372067"/>
    <w:rsid w:val="0037575F"/>
    <w:rsid w:val="003775AD"/>
    <w:rsid w:val="00385DE7"/>
    <w:rsid w:val="00390C4F"/>
    <w:rsid w:val="00390D30"/>
    <w:rsid w:val="00394A92"/>
    <w:rsid w:val="003A71BC"/>
    <w:rsid w:val="003B252E"/>
    <w:rsid w:val="003D0AC0"/>
    <w:rsid w:val="003D12BA"/>
    <w:rsid w:val="003D45E4"/>
    <w:rsid w:val="003D7A96"/>
    <w:rsid w:val="003F0C46"/>
    <w:rsid w:val="003F1243"/>
    <w:rsid w:val="003F4AF7"/>
    <w:rsid w:val="003F5596"/>
    <w:rsid w:val="00404695"/>
    <w:rsid w:val="004161F1"/>
    <w:rsid w:val="00417A59"/>
    <w:rsid w:val="00420DF6"/>
    <w:rsid w:val="00424472"/>
    <w:rsid w:val="00432F57"/>
    <w:rsid w:val="0044116D"/>
    <w:rsid w:val="004466B3"/>
    <w:rsid w:val="00456C10"/>
    <w:rsid w:val="0046529D"/>
    <w:rsid w:val="00466791"/>
    <w:rsid w:val="00473FE1"/>
    <w:rsid w:val="004879EE"/>
    <w:rsid w:val="004A02E7"/>
    <w:rsid w:val="004A185D"/>
    <w:rsid w:val="004A4888"/>
    <w:rsid w:val="004B07D3"/>
    <w:rsid w:val="004B284D"/>
    <w:rsid w:val="004B52BB"/>
    <w:rsid w:val="004C05F0"/>
    <w:rsid w:val="004C0F7C"/>
    <w:rsid w:val="004C1C7B"/>
    <w:rsid w:val="004C3307"/>
    <w:rsid w:val="004C4A91"/>
    <w:rsid w:val="004D246A"/>
    <w:rsid w:val="004D2D25"/>
    <w:rsid w:val="004D31C0"/>
    <w:rsid w:val="004D7A58"/>
    <w:rsid w:val="004E46AF"/>
    <w:rsid w:val="004E684C"/>
    <w:rsid w:val="004F30E6"/>
    <w:rsid w:val="0050414F"/>
    <w:rsid w:val="0050470C"/>
    <w:rsid w:val="005070A3"/>
    <w:rsid w:val="005225D9"/>
    <w:rsid w:val="005227F0"/>
    <w:rsid w:val="00524255"/>
    <w:rsid w:val="00524DB3"/>
    <w:rsid w:val="00527EA4"/>
    <w:rsid w:val="005311D7"/>
    <w:rsid w:val="0054206F"/>
    <w:rsid w:val="005435A1"/>
    <w:rsid w:val="0054639E"/>
    <w:rsid w:val="005542BE"/>
    <w:rsid w:val="005562B5"/>
    <w:rsid w:val="00556E01"/>
    <w:rsid w:val="005571EB"/>
    <w:rsid w:val="005574A0"/>
    <w:rsid w:val="00561408"/>
    <w:rsid w:val="00565232"/>
    <w:rsid w:val="00571497"/>
    <w:rsid w:val="00586A87"/>
    <w:rsid w:val="005923C1"/>
    <w:rsid w:val="005A37C0"/>
    <w:rsid w:val="005A4047"/>
    <w:rsid w:val="005B2F76"/>
    <w:rsid w:val="005B7420"/>
    <w:rsid w:val="005B791E"/>
    <w:rsid w:val="005C3716"/>
    <w:rsid w:val="005C6995"/>
    <w:rsid w:val="005D4BD6"/>
    <w:rsid w:val="005E12A4"/>
    <w:rsid w:val="005F6D5C"/>
    <w:rsid w:val="0061526E"/>
    <w:rsid w:val="006201A8"/>
    <w:rsid w:val="006317EA"/>
    <w:rsid w:val="0064798F"/>
    <w:rsid w:val="00647F75"/>
    <w:rsid w:val="00654729"/>
    <w:rsid w:val="00656529"/>
    <w:rsid w:val="00663020"/>
    <w:rsid w:val="0066496E"/>
    <w:rsid w:val="00672C9A"/>
    <w:rsid w:val="00673384"/>
    <w:rsid w:val="00677D98"/>
    <w:rsid w:val="006862CD"/>
    <w:rsid w:val="00692630"/>
    <w:rsid w:val="00694D1C"/>
    <w:rsid w:val="006A264C"/>
    <w:rsid w:val="006A43D1"/>
    <w:rsid w:val="006A7734"/>
    <w:rsid w:val="006B0437"/>
    <w:rsid w:val="006B1795"/>
    <w:rsid w:val="006B6804"/>
    <w:rsid w:val="006B6B77"/>
    <w:rsid w:val="006C57ED"/>
    <w:rsid w:val="006D150D"/>
    <w:rsid w:val="006D1636"/>
    <w:rsid w:val="006D37E8"/>
    <w:rsid w:val="006D74F4"/>
    <w:rsid w:val="006E3DB7"/>
    <w:rsid w:val="006E6781"/>
    <w:rsid w:val="006F3EE4"/>
    <w:rsid w:val="006F4699"/>
    <w:rsid w:val="006F7E2F"/>
    <w:rsid w:val="00703990"/>
    <w:rsid w:val="00703E8E"/>
    <w:rsid w:val="00714ED7"/>
    <w:rsid w:val="0072180C"/>
    <w:rsid w:val="00722D6D"/>
    <w:rsid w:val="00731AD3"/>
    <w:rsid w:val="00732F4E"/>
    <w:rsid w:val="00735FBE"/>
    <w:rsid w:val="0074182D"/>
    <w:rsid w:val="00745A0C"/>
    <w:rsid w:val="007467F5"/>
    <w:rsid w:val="00767C79"/>
    <w:rsid w:val="00771B44"/>
    <w:rsid w:val="007752B6"/>
    <w:rsid w:val="00775DE1"/>
    <w:rsid w:val="007808BB"/>
    <w:rsid w:val="00782A4D"/>
    <w:rsid w:val="007A5CC4"/>
    <w:rsid w:val="007B42DF"/>
    <w:rsid w:val="007B44AE"/>
    <w:rsid w:val="007E35E8"/>
    <w:rsid w:val="007F0AB7"/>
    <w:rsid w:val="007F2DFA"/>
    <w:rsid w:val="007F3183"/>
    <w:rsid w:val="007F3E68"/>
    <w:rsid w:val="00804EE4"/>
    <w:rsid w:val="0080733A"/>
    <w:rsid w:val="00811886"/>
    <w:rsid w:val="00813C7E"/>
    <w:rsid w:val="00815032"/>
    <w:rsid w:val="008206AA"/>
    <w:rsid w:val="00820EA2"/>
    <w:rsid w:val="00821764"/>
    <w:rsid w:val="00822807"/>
    <w:rsid w:val="00822982"/>
    <w:rsid w:val="00832F13"/>
    <w:rsid w:val="00836909"/>
    <w:rsid w:val="00844D14"/>
    <w:rsid w:val="00845CC6"/>
    <w:rsid w:val="00855737"/>
    <w:rsid w:val="00857354"/>
    <w:rsid w:val="008647BE"/>
    <w:rsid w:val="00865DBD"/>
    <w:rsid w:val="00866574"/>
    <w:rsid w:val="00867603"/>
    <w:rsid w:val="008758AC"/>
    <w:rsid w:val="008769C8"/>
    <w:rsid w:val="0088430D"/>
    <w:rsid w:val="00887CB4"/>
    <w:rsid w:val="0089007A"/>
    <w:rsid w:val="008A635B"/>
    <w:rsid w:val="008D5D31"/>
    <w:rsid w:val="008D6A0E"/>
    <w:rsid w:val="008F385E"/>
    <w:rsid w:val="008F4C97"/>
    <w:rsid w:val="008F6EB3"/>
    <w:rsid w:val="00904177"/>
    <w:rsid w:val="00905718"/>
    <w:rsid w:val="00905C48"/>
    <w:rsid w:val="00911DF1"/>
    <w:rsid w:val="00916112"/>
    <w:rsid w:val="00917285"/>
    <w:rsid w:val="009322F7"/>
    <w:rsid w:val="00961378"/>
    <w:rsid w:val="00961E9A"/>
    <w:rsid w:val="00966ACB"/>
    <w:rsid w:val="00981E0E"/>
    <w:rsid w:val="00983A18"/>
    <w:rsid w:val="0098622A"/>
    <w:rsid w:val="009C23FE"/>
    <w:rsid w:val="009D3291"/>
    <w:rsid w:val="009E0206"/>
    <w:rsid w:val="009E224E"/>
    <w:rsid w:val="009E4B22"/>
    <w:rsid w:val="009E6904"/>
    <w:rsid w:val="009F3F26"/>
    <w:rsid w:val="009F464D"/>
    <w:rsid w:val="009F5C30"/>
    <w:rsid w:val="00A10251"/>
    <w:rsid w:val="00A143DF"/>
    <w:rsid w:val="00A16CA7"/>
    <w:rsid w:val="00A24BCE"/>
    <w:rsid w:val="00A3111A"/>
    <w:rsid w:val="00A31750"/>
    <w:rsid w:val="00A4182C"/>
    <w:rsid w:val="00A43852"/>
    <w:rsid w:val="00A5277F"/>
    <w:rsid w:val="00A55407"/>
    <w:rsid w:val="00A67098"/>
    <w:rsid w:val="00A80D99"/>
    <w:rsid w:val="00A8671D"/>
    <w:rsid w:val="00A87932"/>
    <w:rsid w:val="00AA1C1D"/>
    <w:rsid w:val="00AB19CC"/>
    <w:rsid w:val="00AB3552"/>
    <w:rsid w:val="00AB44F7"/>
    <w:rsid w:val="00AD792B"/>
    <w:rsid w:val="00AF4E8E"/>
    <w:rsid w:val="00B00345"/>
    <w:rsid w:val="00B03769"/>
    <w:rsid w:val="00B043C2"/>
    <w:rsid w:val="00B15D90"/>
    <w:rsid w:val="00B237FA"/>
    <w:rsid w:val="00B36B0E"/>
    <w:rsid w:val="00B3710A"/>
    <w:rsid w:val="00B42DE0"/>
    <w:rsid w:val="00B43F52"/>
    <w:rsid w:val="00B453AB"/>
    <w:rsid w:val="00B666BE"/>
    <w:rsid w:val="00B80F2D"/>
    <w:rsid w:val="00B826B3"/>
    <w:rsid w:val="00B82C18"/>
    <w:rsid w:val="00B90304"/>
    <w:rsid w:val="00B908E8"/>
    <w:rsid w:val="00B90D22"/>
    <w:rsid w:val="00B9121F"/>
    <w:rsid w:val="00B943A1"/>
    <w:rsid w:val="00BB467C"/>
    <w:rsid w:val="00BB762B"/>
    <w:rsid w:val="00BD1D34"/>
    <w:rsid w:val="00BD38B7"/>
    <w:rsid w:val="00BD5802"/>
    <w:rsid w:val="00BD6B33"/>
    <w:rsid w:val="00BE015E"/>
    <w:rsid w:val="00BE62E2"/>
    <w:rsid w:val="00BE68BA"/>
    <w:rsid w:val="00BF326C"/>
    <w:rsid w:val="00BF602F"/>
    <w:rsid w:val="00BF6968"/>
    <w:rsid w:val="00BF6BE0"/>
    <w:rsid w:val="00C07E9D"/>
    <w:rsid w:val="00C139BB"/>
    <w:rsid w:val="00C14CCD"/>
    <w:rsid w:val="00C214F5"/>
    <w:rsid w:val="00C23CE0"/>
    <w:rsid w:val="00C324CB"/>
    <w:rsid w:val="00C32C60"/>
    <w:rsid w:val="00C364DC"/>
    <w:rsid w:val="00C42BE9"/>
    <w:rsid w:val="00C44644"/>
    <w:rsid w:val="00C44E78"/>
    <w:rsid w:val="00C5112D"/>
    <w:rsid w:val="00C517D0"/>
    <w:rsid w:val="00C527B5"/>
    <w:rsid w:val="00C54F27"/>
    <w:rsid w:val="00C60987"/>
    <w:rsid w:val="00C73113"/>
    <w:rsid w:val="00C770C6"/>
    <w:rsid w:val="00C85025"/>
    <w:rsid w:val="00C91512"/>
    <w:rsid w:val="00CA0ED2"/>
    <w:rsid w:val="00CB70C3"/>
    <w:rsid w:val="00CC0866"/>
    <w:rsid w:val="00CC3FEF"/>
    <w:rsid w:val="00CC68F8"/>
    <w:rsid w:val="00CD2EFE"/>
    <w:rsid w:val="00CE1250"/>
    <w:rsid w:val="00CE21C8"/>
    <w:rsid w:val="00CE4842"/>
    <w:rsid w:val="00CE4FCC"/>
    <w:rsid w:val="00CE7335"/>
    <w:rsid w:val="00CF4ECB"/>
    <w:rsid w:val="00CF7D58"/>
    <w:rsid w:val="00D05125"/>
    <w:rsid w:val="00D13837"/>
    <w:rsid w:val="00D33695"/>
    <w:rsid w:val="00D356C8"/>
    <w:rsid w:val="00D55A2A"/>
    <w:rsid w:val="00D57A55"/>
    <w:rsid w:val="00D6048F"/>
    <w:rsid w:val="00D61DDD"/>
    <w:rsid w:val="00D6393C"/>
    <w:rsid w:val="00D707EB"/>
    <w:rsid w:val="00D70F67"/>
    <w:rsid w:val="00D8462E"/>
    <w:rsid w:val="00D9652D"/>
    <w:rsid w:val="00DA071E"/>
    <w:rsid w:val="00DA1363"/>
    <w:rsid w:val="00DA656F"/>
    <w:rsid w:val="00DA6C67"/>
    <w:rsid w:val="00DB492D"/>
    <w:rsid w:val="00DB6A57"/>
    <w:rsid w:val="00DC7260"/>
    <w:rsid w:val="00DE6229"/>
    <w:rsid w:val="00DF07A7"/>
    <w:rsid w:val="00DF56C6"/>
    <w:rsid w:val="00DF5E09"/>
    <w:rsid w:val="00E0233F"/>
    <w:rsid w:val="00E041F7"/>
    <w:rsid w:val="00E15969"/>
    <w:rsid w:val="00E2407C"/>
    <w:rsid w:val="00E30B99"/>
    <w:rsid w:val="00E3639D"/>
    <w:rsid w:val="00E4329B"/>
    <w:rsid w:val="00E7073B"/>
    <w:rsid w:val="00E76B51"/>
    <w:rsid w:val="00E76EEC"/>
    <w:rsid w:val="00E852C2"/>
    <w:rsid w:val="00E90ECA"/>
    <w:rsid w:val="00E960EA"/>
    <w:rsid w:val="00E96A53"/>
    <w:rsid w:val="00EB56CB"/>
    <w:rsid w:val="00EC033F"/>
    <w:rsid w:val="00EC19F6"/>
    <w:rsid w:val="00EC4B2A"/>
    <w:rsid w:val="00EC5486"/>
    <w:rsid w:val="00EC5AE5"/>
    <w:rsid w:val="00EC5BE4"/>
    <w:rsid w:val="00ED6B82"/>
    <w:rsid w:val="00EE2BAA"/>
    <w:rsid w:val="00F0017A"/>
    <w:rsid w:val="00F05A76"/>
    <w:rsid w:val="00F20840"/>
    <w:rsid w:val="00F25758"/>
    <w:rsid w:val="00F27C26"/>
    <w:rsid w:val="00F33327"/>
    <w:rsid w:val="00F35E37"/>
    <w:rsid w:val="00F371B4"/>
    <w:rsid w:val="00F42F29"/>
    <w:rsid w:val="00F46EAE"/>
    <w:rsid w:val="00F518EA"/>
    <w:rsid w:val="00F57A27"/>
    <w:rsid w:val="00F66850"/>
    <w:rsid w:val="00F70062"/>
    <w:rsid w:val="00F719FD"/>
    <w:rsid w:val="00F7206B"/>
    <w:rsid w:val="00F737C2"/>
    <w:rsid w:val="00F73F30"/>
    <w:rsid w:val="00F907FF"/>
    <w:rsid w:val="00F97E63"/>
    <w:rsid w:val="00FA0BA5"/>
    <w:rsid w:val="00FA1372"/>
    <w:rsid w:val="00FA448D"/>
    <w:rsid w:val="00FA630D"/>
    <w:rsid w:val="00FA6487"/>
    <w:rsid w:val="00FA712D"/>
    <w:rsid w:val="00FC4BCC"/>
    <w:rsid w:val="00FD39CF"/>
    <w:rsid w:val="00FD79FF"/>
    <w:rsid w:val="00FE777F"/>
    <w:rsid w:val="00FF0E10"/>
    <w:rsid w:val="00FF1473"/>
    <w:rsid w:val="00FF2CC1"/>
    <w:rsid w:val="00FF74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6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54F2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EC5AE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4F27"/>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C54F27"/>
  </w:style>
  <w:style w:type="character" w:customStyle="1" w:styleId="Heading2Char">
    <w:name w:val="Heading 2 Char"/>
    <w:basedOn w:val="DefaultParagraphFont"/>
    <w:link w:val="Heading2"/>
    <w:uiPriority w:val="9"/>
    <w:semiHidden/>
    <w:rsid w:val="00EC5AE5"/>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565232"/>
    <w:rPr>
      <w:color w:val="0000FF" w:themeColor="hyperlink"/>
      <w:u w:val="single"/>
    </w:rPr>
  </w:style>
  <w:style w:type="paragraph" w:styleId="ListParagraph">
    <w:name w:val="List Paragraph"/>
    <w:basedOn w:val="Normal"/>
    <w:uiPriority w:val="34"/>
    <w:qFormat/>
    <w:rsid w:val="009322F7"/>
    <w:pPr>
      <w:ind w:left="720"/>
      <w:contextualSpacing/>
    </w:pPr>
  </w:style>
  <w:style w:type="paragraph" w:styleId="BalloonText">
    <w:name w:val="Balloon Text"/>
    <w:basedOn w:val="Normal"/>
    <w:link w:val="BalloonTextChar"/>
    <w:uiPriority w:val="99"/>
    <w:semiHidden/>
    <w:unhideWhenUsed/>
    <w:rsid w:val="00F46E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EAE"/>
    <w:rPr>
      <w:rFonts w:ascii="Tahoma" w:hAnsi="Tahoma" w:cs="Tahoma"/>
      <w:sz w:val="16"/>
      <w:szCs w:val="16"/>
    </w:rPr>
  </w:style>
  <w:style w:type="character" w:styleId="CommentReference">
    <w:name w:val="annotation reference"/>
    <w:basedOn w:val="DefaultParagraphFont"/>
    <w:uiPriority w:val="99"/>
    <w:semiHidden/>
    <w:unhideWhenUsed/>
    <w:rsid w:val="00BB762B"/>
    <w:rPr>
      <w:sz w:val="16"/>
      <w:szCs w:val="16"/>
    </w:rPr>
  </w:style>
  <w:style w:type="paragraph" w:styleId="CommentText">
    <w:name w:val="annotation text"/>
    <w:basedOn w:val="Normal"/>
    <w:link w:val="CommentTextChar"/>
    <w:uiPriority w:val="99"/>
    <w:semiHidden/>
    <w:unhideWhenUsed/>
    <w:rsid w:val="00BB762B"/>
    <w:pPr>
      <w:spacing w:line="240" w:lineRule="auto"/>
    </w:pPr>
    <w:rPr>
      <w:sz w:val="20"/>
      <w:szCs w:val="20"/>
    </w:rPr>
  </w:style>
  <w:style w:type="character" w:customStyle="1" w:styleId="CommentTextChar">
    <w:name w:val="Comment Text Char"/>
    <w:basedOn w:val="DefaultParagraphFont"/>
    <w:link w:val="CommentText"/>
    <w:uiPriority w:val="99"/>
    <w:semiHidden/>
    <w:rsid w:val="00BB762B"/>
    <w:rPr>
      <w:sz w:val="20"/>
      <w:szCs w:val="20"/>
    </w:rPr>
  </w:style>
  <w:style w:type="paragraph" w:styleId="CommentSubject">
    <w:name w:val="annotation subject"/>
    <w:basedOn w:val="CommentText"/>
    <w:next w:val="CommentText"/>
    <w:link w:val="CommentSubjectChar"/>
    <w:uiPriority w:val="99"/>
    <w:semiHidden/>
    <w:unhideWhenUsed/>
    <w:rsid w:val="00BB762B"/>
    <w:rPr>
      <w:b/>
      <w:bCs/>
    </w:rPr>
  </w:style>
  <w:style w:type="character" w:customStyle="1" w:styleId="CommentSubjectChar">
    <w:name w:val="Comment Subject Char"/>
    <w:basedOn w:val="CommentTextChar"/>
    <w:link w:val="CommentSubject"/>
    <w:uiPriority w:val="99"/>
    <w:semiHidden/>
    <w:rsid w:val="00BB762B"/>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C54F2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2">
    <w:name w:val="heading 2"/>
    <w:basedOn w:val="Normal"/>
    <w:next w:val="Normal"/>
    <w:link w:val="Heading2Char"/>
    <w:uiPriority w:val="9"/>
    <w:semiHidden/>
    <w:unhideWhenUsed/>
    <w:qFormat/>
    <w:rsid w:val="00EC5AE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4F27"/>
    <w:rPr>
      <w:rFonts w:ascii="Times New Roman" w:eastAsia="Times New Roman" w:hAnsi="Times New Roman" w:cs="Times New Roman"/>
      <w:b/>
      <w:bCs/>
      <w:kern w:val="36"/>
      <w:sz w:val="48"/>
      <w:szCs w:val="48"/>
      <w:lang w:eastAsia="en-GB"/>
    </w:rPr>
  </w:style>
  <w:style w:type="character" w:customStyle="1" w:styleId="title-text">
    <w:name w:val="title-text"/>
    <w:basedOn w:val="DefaultParagraphFont"/>
    <w:rsid w:val="00C54F27"/>
  </w:style>
  <w:style w:type="character" w:customStyle="1" w:styleId="Heading2Char">
    <w:name w:val="Heading 2 Char"/>
    <w:basedOn w:val="DefaultParagraphFont"/>
    <w:link w:val="Heading2"/>
    <w:uiPriority w:val="9"/>
    <w:semiHidden/>
    <w:rsid w:val="00EC5AE5"/>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565232"/>
    <w:rPr>
      <w:color w:val="0000FF" w:themeColor="hyperlink"/>
      <w:u w:val="single"/>
    </w:rPr>
  </w:style>
  <w:style w:type="paragraph" w:styleId="ListParagraph">
    <w:name w:val="List Paragraph"/>
    <w:basedOn w:val="Normal"/>
    <w:uiPriority w:val="34"/>
    <w:qFormat/>
    <w:rsid w:val="009322F7"/>
    <w:pPr>
      <w:ind w:left="720"/>
      <w:contextualSpacing/>
    </w:pPr>
  </w:style>
  <w:style w:type="paragraph" w:styleId="BalloonText">
    <w:name w:val="Balloon Text"/>
    <w:basedOn w:val="Normal"/>
    <w:link w:val="BalloonTextChar"/>
    <w:uiPriority w:val="99"/>
    <w:semiHidden/>
    <w:unhideWhenUsed/>
    <w:rsid w:val="00F46E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6EAE"/>
    <w:rPr>
      <w:rFonts w:ascii="Tahoma" w:hAnsi="Tahoma" w:cs="Tahoma"/>
      <w:sz w:val="16"/>
      <w:szCs w:val="16"/>
    </w:rPr>
  </w:style>
  <w:style w:type="character" w:styleId="CommentReference">
    <w:name w:val="annotation reference"/>
    <w:basedOn w:val="DefaultParagraphFont"/>
    <w:uiPriority w:val="99"/>
    <w:semiHidden/>
    <w:unhideWhenUsed/>
    <w:rsid w:val="00BB762B"/>
    <w:rPr>
      <w:sz w:val="16"/>
      <w:szCs w:val="16"/>
    </w:rPr>
  </w:style>
  <w:style w:type="paragraph" w:styleId="CommentText">
    <w:name w:val="annotation text"/>
    <w:basedOn w:val="Normal"/>
    <w:link w:val="CommentTextChar"/>
    <w:uiPriority w:val="99"/>
    <w:semiHidden/>
    <w:unhideWhenUsed/>
    <w:rsid w:val="00BB762B"/>
    <w:pPr>
      <w:spacing w:line="240" w:lineRule="auto"/>
    </w:pPr>
    <w:rPr>
      <w:sz w:val="20"/>
      <w:szCs w:val="20"/>
    </w:rPr>
  </w:style>
  <w:style w:type="character" w:customStyle="1" w:styleId="CommentTextChar">
    <w:name w:val="Comment Text Char"/>
    <w:basedOn w:val="DefaultParagraphFont"/>
    <w:link w:val="CommentText"/>
    <w:uiPriority w:val="99"/>
    <w:semiHidden/>
    <w:rsid w:val="00BB762B"/>
    <w:rPr>
      <w:sz w:val="20"/>
      <w:szCs w:val="20"/>
    </w:rPr>
  </w:style>
  <w:style w:type="paragraph" w:styleId="CommentSubject">
    <w:name w:val="annotation subject"/>
    <w:basedOn w:val="CommentText"/>
    <w:next w:val="CommentText"/>
    <w:link w:val="CommentSubjectChar"/>
    <w:uiPriority w:val="99"/>
    <w:semiHidden/>
    <w:unhideWhenUsed/>
    <w:rsid w:val="00BB762B"/>
    <w:rPr>
      <w:b/>
      <w:bCs/>
    </w:rPr>
  </w:style>
  <w:style w:type="character" w:customStyle="1" w:styleId="CommentSubjectChar">
    <w:name w:val="Comment Subject Char"/>
    <w:basedOn w:val="CommentTextChar"/>
    <w:link w:val="CommentSubject"/>
    <w:uiPriority w:val="99"/>
    <w:semiHidden/>
    <w:rsid w:val="00BB76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02344">
      <w:bodyDiv w:val="1"/>
      <w:marLeft w:val="0"/>
      <w:marRight w:val="0"/>
      <w:marTop w:val="0"/>
      <w:marBottom w:val="0"/>
      <w:divBdr>
        <w:top w:val="none" w:sz="0" w:space="0" w:color="auto"/>
        <w:left w:val="none" w:sz="0" w:space="0" w:color="auto"/>
        <w:bottom w:val="none" w:sz="0" w:space="0" w:color="auto"/>
        <w:right w:val="none" w:sz="0" w:space="0" w:color="auto"/>
      </w:divBdr>
    </w:div>
    <w:div w:id="593516786">
      <w:bodyDiv w:val="1"/>
      <w:marLeft w:val="0"/>
      <w:marRight w:val="0"/>
      <w:marTop w:val="0"/>
      <w:marBottom w:val="0"/>
      <w:divBdr>
        <w:top w:val="none" w:sz="0" w:space="0" w:color="auto"/>
        <w:left w:val="none" w:sz="0" w:space="0" w:color="auto"/>
        <w:bottom w:val="none" w:sz="0" w:space="0" w:color="auto"/>
        <w:right w:val="none" w:sz="0" w:space="0" w:color="auto"/>
      </w:divBdr>
    </w:div>
    <w:div w:id="675378817">
      <w:bodyDiv w:val="1"/>
      <w:marLeft w:val="0"/>
      <w:marRight w:val="0"/>
      <w:marTop w:val="0"/>
      <w:marBottom w:val="0"/>
      <w:divBdr>
        <w:top w:val="none" w:sz="0" w:space="0" w:color="auto"/>
        <w:left w:val="none" w:sz="0" w:space="0" w:color="auto"/>
        <w:bottom w:val="none" w:sz="0" w:space="0" w:color="auto"/>
        <w:right w:val="none" w:sz="0" w:space="0" w:color="auto"/>
      </w:divBdr>
    </w:div>
    <w:div w:id="878081484">
      <w:bodyDiv w:val="1"/>
      <w:marLeft w:val="0"/>
      <w:marRight w:val="0"/>
      <w:marTop w:val="0"/>
      <w:marBottom w:val="0"/>
      <w:divBdr>
        <w:top w:val="none" w:sz="0" w:space="0" w:color="auto"/>
        <w:left w:val="none" w:sz="0" w:space="0" w:color="auto"/>
        <w:bottom w:val="none" w:sz="0" w:space="0" w:color="auto"/>
        <w:right w:val="none" w:sz="0" w:space="0" w:color="auto"/>
      </w:divBdr>
    </w:div>
    <w:div w:id="926769974">
      <w:bodyDiv w:val="1"/>
      <w:marLeft w:val="0"/>
      <w:marRight w:val="0"/>
      <w:marTop w:val="0"/>
      <w:marBottom w:val="0"/>
      <w:divBdr>
        <w:top w:val="none" w:sz="0" w:space="0" w:color="auto"/>
        <w:left w:val="none" w:sz="0" w:space="0" w:color="auto"/>
        <w:bottom w:val="none" w:sz="0" w:space="0" w:color="auto"/>
        <w:right w:val="none" w:sz="0" w:space="0" w:color="auto"/>
      </w:divBdr>
    </w:div>
    <w:div w:id="943226269">
      <w:bodyDiv w:val="1"/>
      <w:marLeft w:val="0"/>
      <w:marRight w:val="0"/>
      <w:marTop w:val="0"/>
      <w:marBottom w:val="0"/>
      <w:divBdr>
        <w:top w:val="none" w:sz="0" w:space="0" w:color="auto"/>
        <w:left w:val="none" w:sz="0" w:space="0" w:color="auto"/>
        <w:bottom w:val="none" w:sz="0" w:space="0" w:color="auto"/>
        <w:right w:val="none" w:sz="0" w:space="0" w:color="auto"/>
      </w:divBdr>
      <w:divsChild>
        <w:div w:id="1058164990">
          <w:marLeft w:val="0"/>
          <w:marRight w:val="0"/>
          <w:marTop w:val="0"/>
          <w:marBottom w:val="0"/>
          <w:divBdr>
            <w:top w:val="none" w:sz="0" w:space="0" w:color="auto"/>
            <w:left w:val="none" w:sz="0" w:space="0" w:color="auto"/>
            <w:bottom w:val="none" w:sz="0" w:space="0" w:color="auto"/>
            <w:right w:val="none" w:sz="0" w:space="0" w:color="auto"/>
          </w:divBdr>
        </w:div>
      </w:divsChild>
    </w:div>
    <w:div w:id="1043943682">
      <w:bodyDiv w:val="1"/>
      <w:marLeft w:val="0"/>
      <w:marRight w:val="0"/>
      <w:marTop w:val="0"/>
      <w:marBottom w:val="0"/>
      <w:divBdr>
        <w:top w:val="none" w:sz="0" w:space="0" w:color="auto"/>
        <w:left w:val="none" w:sz="0" w:space="0" w:color="auto"/>
        <w:bottom w:val="none" w:sz="0" w:space="0" w:color="auto"/>
        <w:right w:val="none" w:sz="0" w:space="0" w:color="auto"/>
      </w:divBdr>
    </w:div>
    <w:div w:id="1084841469">
      <w:bodyDiv w:val="1"/>
      <w:marLeft w:val="0"/>
      <w:marRight w:val="0"/>
      <w:marTop w:val="0"/>
      <w:marBottom w:val="0"/>
      <w:divBdr>
        <w:top w:val="none" w:sz="0" w:space="0" w:color="auto"/>
        <w:left w:val="none" w:sz="0" w:space="0" w:color="auto"/>
        <w:bottom w:val="none" w:sz="0" w:space="0" w:color="auto"/>
        <w:right w:val="none" w:sz="0" w:space="0" w:color="auto"/>
      </w:divBdr>
    </w:div>
    <w:div w:id="1093817472">
      <w:bodyDiv w:val="1"/>
      <w:marLeft w:val="0"/>
      <w:marRight w:val="0"/>
      <w:marTop w:val="0"/>
      <w:marBottom w:val="0"/>
      <w:divBdr>
        <w:top w:val="none" w:sz="0" w:space="0" w:color="auto"/>
        <w:left w:val="none" w:sz="0" w:space="0" w:color="auto"/>
        <w:bottom w:val="none" w:sz="0" w:space="0" w:color="auto"/>
        <w:right w:val="none" w:sz="0" w:space="0" w:color="auto"/>
      </w:divBdr>
    </w:div>
    <w:div w:id="1142235278">
      <w:bodyDiv w:val="1"/>
      <w:marLeft w:val="0"/>
      <w:marRight w:val="0"/>
      <w:marTop w:val="0"/>
      <w:marBottom w:val="0"/>
      <w:divBdr>
        <w:top w:val="none" w:sz="0" w:space="0" w:color="auto"/>
        <w:left w:val="none" w:sz="0" w:space="0" w:color="auto"/>
        <w:bottom w:val="none" w:sz="0" w:space="0" w:color="auto"/>
        <w:right w:val="none" w:sz="0" w:space="0" w:color="auto"/>
      </w:divBdr>
    </w:div>
    <w:div w:id="1259867765">
      <w:bodyDiv w:val="1"/>
      <w:marLeft w:val="0"/>
      <w:marRight w:val="0"/>
      <w:marTop w:val="0"/>
      <w:marBottom w:val="0"/>
      <w:divBdr>
        <w:top w:val="none" w:sz="0" w:space="0" w:color="auto"/>
        <w:left w:val="none" w:sz="0" w:space="0" w:color="auto"/>
        <w:bottom w:val="none" w:sz="0" w:space="0" w:color="auto"/>
        <w:right w:val="none" w:sz="0" w:space="0" w:color="auto"/>
      </w:divBdr>
    </w:div>
    <w:div w:id="1289820151">
      <w:bodyDiv w:val="1"/>
      <w:marLeft w:val="0"/>
      <w:marRight w:val="0"/>
      <w:marTop w:val="0"/>
      <w:marBottom w:val="0"/>
      <w:divBdr>
        <w:top w:val="none" w:sz="0" w:space="0" w:color="auto"/>
        <w:left w:val="none" w:sz="0" w:space="0" w:color="auto"/>
        <w:bottom w:val="none" w:sz="0" w:space="0" w:color="auto"/>
        <w:right w:val="none" w:sz="0" w:space="0" w:color="auto"/>
      </w:divBdr>
    </w:div>
    <w:div w:id="1482890167">
      <w:bodyDiv w:val="1"/>
      <w:marLeft w:val="0"/>
      <w:marRight w:val="0"/>
      <w:marTop w:val="0"/>
      <w:marBottom w:val="0"/>
      <w:divBdr>
        <w:top w:val="none" w:sz="0" w:space="0" w:color="auto"/>
        <w:left w:val="none" w:sz="0" w:space="0" w:color="auto"/>
        <w:bottom w:val="none" w:sz="0" w:space="0" w:color="auto"/>
        <w:right w:val="none" w:sz="0" w:space="0" w:color="auto"/>
      </w:divBdr>
    </w:div>
    <w:div w:id="1714622375">
      <w:bodyDiv w:val="1"/>
      <w:marLeft w:val="0"/>
      <w:marRight w:val="0"/>
      <w:marTop w:val="0"/>
      <w:marBottom w:val="0"/>
      <w:divBdr>
        <w:top w:val="none" w:sz="0" w:space="0" w:color="auto"/>
        <w:left w:val="none" w:sz="0" w:space="0" w:color="auto"/>
        <w:bottom w:val="none" w:sz="0" w:space="0" w:color="auto"/>
        <w:right w:val="none" w:sz="0" w:space="0" w:color="auto"/>
      </w:divBdr>
      <w:divsChild>
        <w:div w:id="445974054">
          <w:marLeft w:val="0"/>
          <w:marRight w:val="0"/>
          <w:marTop w:val="0"/>
          <w:marBottom w:val="0"/>
          <w:divBdr>
            <w:top w:val="none" w:sz="0" w:space="0" w:color="auto"/>
            <w:left w:val="none" w:sz="0" w:space="0" w:color="auto"/>
            <w:bottom w:val="none" w:sz="0" w:space="0" w:color="auto"/>
            <w:right w:val="none" w:sz="0" w:space="0" w:color="auto"/>
          </w:divBdr>
        </w:div>
      </w:divsChild>
    </w:div>
    <w:div w:id="1801148958">
      <w:bodyDiv w:val="1"/>
      <w:marLeft w:val="0"/>
      <w:marRight w:val="0"/>
      <w:marTop w:val="0"/>
      <w:marBottom w:val="0"/>
      <w:divBdr>
        <w:top w:val="none" w:sz="0" w:space="0" w:color="auto"/>
        <w:left w:val="none" w:sz="0" w:space="0" w:color="auto"/>
        <w:bottom w:val="none" w:sz="0" w:space="0" w:color="auto"/>
        <w:right w:val="none" w:sz="0" w:space="0" w:color="auto"/>
      </w:divBdr>
    </w:div>
    <w:div w:id="2014339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tritrypdb.org/tritrypdb/im.do?s=d7c5277bb3cfbf2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D03DFB-5FA0-417B-9D54-F807A133D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7915</Words>
  <Characters>45117</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52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tinti</dc:creator>
  <cp:lastModifiedBy>mtinti</cp:lastModifiedBy>
  <cp:revision>4</cp:revision>
  <cp:lastPrinted>2019-10-23T11:22:00Z</cp:lastPrinted>
  <dcterms:created xsi:type="dcterms:W3CDTF">2019-11-01T10:06:00Z</dcterms:created>
  <dcterms:modified xsi:type="dcterms:W3CDTF">2019-11-01T10:42:00Z</dcterms:modified>
</cp:coreProperties>
</file>